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52D5" w:rsidRPr="00D752D5" w:rsidRDefault="00D752D5" w:rsidP="00D752D5">
      <w:pPr>
        <w:autoSpaceDE w:val="0"/>
        <w:autoSpaceDN w:val="0"/>
        <w:adjustRightInd w:val="0"/>
        <w:spacing w:after="0" w:line="480" w:lineRule="auto"/>
        <w:ind w:firstLine="708"/>
        <w:jc w:val="center"/>
        <w:rPr>
          <w:rFonts w:ascii="Times New Roman" w:hAnsi="Times New Roman" w:cs="Times New Roman"/>
          <w:b/>
          <w:lang w:val="en-US"/>
        </w:rPr>
      </w:pPr>
      <w:bookmarkStart w:id="0" w:name="_GoBack"/>
      <w:bookmarkEnd w:id="0"/>
      <w:r w:rsidRPr="00D752D5">
        <w:rPr>
          <w:rFonts w:ascii="Times New Roman" w:hAnsi="Times New Roman" w:cs="Times New Roman"/>
          <w:b/>
          <w:lang w:val="en-US"/>
        </w:rPr>
        <w:t>Supplementary material</w:t>
      </w:r>
    </w:p>
    <w:p w:rsidR="00D752D5" w:rsidRPr="00D752D5" w:rsidRDefault="00D752D5" w:rsidP="00D752D5">
      <w:pPr>
        <w:autoSpaceDE w:val="0"/>
        <w:autoSpaceDN w:val="0"/>
        <w:adjustRightInd w:val="0"/>
        <w:spacing w:after="0" w:line="480" w:lineRule="auto"/>
        <w:ind w:firstLine="708"/>
        <w:jc w:val="both"/>
        <w:rPr>
          <w:rFonts w:ascii="Times New Roman" w:hAnsi="Times New Roman" w:cs="Times New Roman"/>
          <w:b/>
          <w:lang w:val="en-US"/>
        </w:rPr>
      </w:pPr>
      <w:r w:rsidRPr="00D752D5">
        <w:rPr>
          <w:rFonts w:ascii="Times New Roman" w:hAnsi="Times New Roman" w:cs="Times New Roman"/>
          <w:b/>
          <w:lang w:val="en-US"/>
        </w:rPr>
        <w:t>Methods</w:t>
      </w:r>
    </w:p>
    <w:p w:rsidR="00D752D5" w:rsidRPr="00B21A35" w:rsidRDefault="00D752D5" w:rsidP="00D752D5">
      <w:pPr>
        <w:autoSpaceDE w:val="0"/>
        <w:autoSpaceDN w:val="0"/>
        <w:adjustRightInd w:val="0"/>
        <w:spacing w:after="0" w:line="480" w:lineRule="auto"/>
        <w:ind w:firstLine="708"/>
        <w:jc w:val="both"/>
        <w:rPr>
          <w:rFonts w:ascii="Times New Roman" w:hAnsi="Times New Roman" w:cs="Times New Roman"/>
          <w:lang w:val="en-US"/>
        </w:rPr>
      </w:pPr>
      <w:r w:rsidRPr="00B21A35">
        <w:rPr>
          <w:rFonts w:ascii="Times New Roman" w:hAnsi="Times New Roman" w:cs="Times New Roman"/>
          <w:lang w:val="en-US"/>
        </w:rPr>
        <w:t xml:space="preserve">Left atrial volume was assessed by the biplane area-length method from apical 2- and 4-chamber views at end-systole and was indexed to body surface area (LA volume index, </w:t>
      </w:r>
      <w:proofErr w:type="spellStart"/>
      <w:r w:rsidRPr="00B21A35">
        <w:rPr>
          <w:rFonts w:ascii="Times New Roman" w:hAnsi="Times New Roman" w:cs="Times New Roman"/>
          <w:lang w:val="en-US"/>
        </w:rPr>
        <w:t>LAVi</w:t>
      </w:r>
      <w:proofErr w:type="spellEnd"/>
      <w:r w:rsidRPr="00B21A35">
        <w:rPr>
          <w:rFonts w:ascii="Times New Roman" w:hAnsi="Times New Roman" w:cs="Times New Roman"/>
          <w:lang w:val="en-US"/>
        </w:rPr>
        <w:t xml:space="preserve">). </w:t>
      </w:r>
      <w:r w:rsidRPr="00B21A35">
        <w:rPr>
          <w:rFonts w:ascii="Times New Roman" w:eastAsia="Times New Roman" w:hAnsi="Times New Roman" w:cs="Times New Roman"/>
          <w:color w:val="000000"/>
          <w:lang w:val="en-US" w:eastAsia="fr-FR"/>
        </w:rPr>
        <w:t xml:space="preserve">If LA volume was not available, LA area (cm²) from an apical four-chamber was used to evaluate remodeling. Patients with either </w:t>
      </w:r>
      <w:proofErr w:type="spellStart"/>
      <w:r w:rsidRPr="00B21A35">
        <w:rPr>
          <w:rFonts w:ascii="Times New Roman" w:eastAsia="Times New Roman" w:hAnsi="Times New Roman" w:cs="Times New Roman"/>
          <w:color w:val="000000"/>
          <w:lang w:val="en-US" w:eastAsia="fr-FR"/>
        </w:rPr>
        <w:t>LAVi</w:t>
      </w:r>
      <w:proofErr w:type="spellEnd"/>
      <w:r w:rsidRPr="00B21A35">
        <w:rPr>
          <w:rFonts w:ascii="Times New Roman" w:eastAsia="Times New Roman" w:hAnsi="Times New Roman" w:cs="Times New Roman"/>
          <w:color w:val="000000"/>
          <w:lang w:val="en-US" w:eastAsia="fr-FR"/>
        </w:rPr>
        <w:t>&gt;</w:t>
      </w:r>
      <w:r>
        <w:rPr>
          <w:rFonts w:ascii="Times New Roman" w:eastAsia="Times New Roman" w:hAnsi="Times New Roman" w:cs="Times New Roman"/>
          <w:color w:val="000000"/>
          <w:lang w:val="en-US" w:eastAsia="fr-FR"/>
        </w:rPr>
        <w:t xml:space="preserve">40 </w:t>
      </w:r>
      <w:r w:rsidRPr="00B21A35">
        <w:rPr>
          <w:rFonts w:ascii="Times New Roman" w:eastAsia="Times New Roman" w:hAnsi="Times New Roman" w:cs="Times New Roman"/>
          <w:color w:val="000000"/>
          <w:lang w:val="en-US" w:eastAsia="fr-FR"/>
        </w:rPr>
        <w:t>ml/m² or LA area&gt;20cm</w:t>
      </w:r>
      <w:r w:rsidRPr="00B21A35">
        <w:rPr>
          <w:rFonts w:ascii="Times New Roman" w:eastAsia="Times New Roman" w:hAnsi="Times New Roman" w:cs="Times New Roman"/>
          <w:color w:val="000000"/>
          <w:vertAlign w:val="superscript"/>
          <w:lang w:val="en-US" w:eastAsia="fr-FR"/>
        </w:rPr>
        <w:t>2</w:t>
      </w:r>
      <w:r w:rsidRPr="00B21A35">
        <w:rPr>
          <w:rFonts w:ascii="Times New Roman" w:eastAsia="Times New Roman" w:hAnsi="Times New Roman" w:cs="Times New Roman"/>
          <w:color w:val="000000"/>
          <w:lang w:val="en-US" w:eastAsia="fr-FR"/>
        </w:rPr>
        <w:t xml:space="preserve"> were considered to have a dilated LA.</w:t>
      </w:r>
    </w:p>
    <w:p w:rsidR="00D752D5" w:rsidRPr="00B21A35" w:rsidRDefault="00D752D5" w:rsidP="00D752D5">
      <w:pPr>
        <w:autoSpaceDE w:val="0"/>
        <w:autoSpaceDN w:val="0"/>
        <w:adjustRightInd w:val="0"/>
        <w:spacing w:after="0" w:line="480" w:lineRule="auto"/>
        <w:ind w:firstLine="708"/>
        <w:jc w:val="both"/>
        <w:rPr>
          <w:rFonts w:ascii="Times New Roman" w:hAnsi="Times New Roman" w:cs="Times New Roman"/>
          <w:lang w:val="en-US"/>
        </w:rPr>
      </w:pPr>
      <w:r w:rsidRPr="00B21A35">
        <w:rPr>
          <w:rFonts w:ascii="Times New Roman" w:hAnsi="Times New Roman" w:cs="Times New Roman"/>
          <w:lang w:val="en-US"/>
        </w:rPr>
        <w:t xml:space="preserve">Peak velocities of early (E) and late (A) waves of </w:t>
      </w:r>
      <w:proofErr w:type="spellStart"/>
      <w:r w:rsidRPr="00B21A35">
        <w:rPr>
          <w:rFonts w:ascii="Times New Roman" w:hAnsi="Times New Roman" w:cs="Times New Roman"/>
          <w:lang w:val="en-US"/>
        </w:rPr>
        <w:t>transmitral</w:t>
      </w:r>
      <w:proofErr w:type="spellEnd"/>
      <w:r w:rsidRPr="00B21A35">
        <w:rPr>
          <w:rFonts w:ascii="Times New Roman" w:hAnsi="Times New Roman" w:cs="Times New Roman"/>
          <w:lang w:val="en-US"/>
        </w:rPr>
        <w:t xml:space="preserve"> flow, the E-wave deceleration time (DT), and the duration of antegrade flow during atrial contraction (Ad), were measured from the pulsed-wave Doppler obtained between the tips of the mitral leaflets.</w:t>
      </w:r>
      <w:r w:rsidRPr="00B21A35">
        <w:rPr>
          <w:rFonts w:ascii="Times New Roman" w:hAnsi="Times New Roman" w:cs="Times New Roman"/>
          <w:color w:val="231F20"/>
          <w:lang w:val="en-US"/>
        </w:rPr>
        <w:t xml:space="preserve"> </w:t>
      </w:r>
      <w:r w:rsidRPr="00B21A35">
        <w:rPr>
          <w:rFonts w:ascii="Times New Roman" w:hAnsi="Times New Roman" w:cs="Times New Roman"/>
          <w:lang w:val="en-US"/>
        </w:rPr>
        <w:t>Septal and lateral mitral annular velocities (for measurement of e’ and s’) were obtained by pulsed tissue Doppler imaging (TDI). The E/e</w:t>
      </w:r>
      <w:r w:rsidRPr="00B21A35">
        <w:rPr>
          <w:rFonts w:ascii="Times New Roman" w:eastAsia="STIXMath-Regular" w:hAnsi="Times New Roman" w:cs="Times New Roman"/>
          <w:lang w:val="en-US"/>
        </w:rPr>
        <w:t xml:space="preserve">′ </w:t>
      </w:r>
      <w:r w:rsidRPr="00B21A35">
        <w:rPr>
          <w:rFonts w:ascii="Times New Roman" w:hAnsi="Times New Roman" w:cs="Times New Roman"/>
          <w:lang w:val="en-US"/>
        </w:rPr>
        <w:t xml:space="preserve">ratio was calculated using the peak E-wave velocity and the average of septal and lateral e’ and used both as continuous variables and according to thresholds. E/e’ </w:t>
      </w:r>
      <w:r w:rsidRPr="00B21A35">
        <w:rPr>
          <w:rFonts w:ascii="Times New Roman" w:eastAsia="Times New Roman" w:hAnsi="Times New Roman" w:cs="Times New Roman"/>
          <w:color w:val="000000"/>
          <w:lang w:val="en-US" w:eastAsia="fr-FR"/>
        </w:rPr>
        <w:t>≥</w:t>
      </w:r>
      <w:r w:rsidRPr="00B21A35">
        <w:rPr>
          <w:rFonts w:ascii="Times New Roman" w:hAnsi="Times New Roman" w:cs="Times New Roman"/>
          <w:lang w:val="en-US"/>
        </w:rPr>
        <w:t xml:space="preserve">13 and 15 were used as previously suggested </w:t>
      </w:r>
      <w:r w:rsidRPr="00B21A35">
        <w:rPr>
          <w:rFonts w:ascii="Times New Roman" w:hAnsi="Times New Roman" w:cs="Times New Roman"/>
          <w:lang w:val="en-US"/>
        </w:rPr>
        <w:fldChar w:fldCharType="begin">
          <w:fldData xml:space="preserve">PEVuZE5vdGU+PENpdGU+PEF1dGhvcj5DYWJhbGxlcm88L0F1dGhvcj48WWVhcj4yMDE1PC9ZZWFy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cGFnZXM+MjUzOS01MDwvcGFnZXM+PHZv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</w:fldData>
        </w:fldChar>
      </w:r>
      <w:r w:rsidR="00FA6F9E">
        <w:rPr>
          <w:rFonts w:ascii="Times New Roman" w:hAnsi="Times New Roman" w:cs="Times New Roman"/>
          <w:lang w:val="en-US"/>
        </w:rPr>
        <w:instrText xml:space="preserve"> ADDIN EN.CITE </w:instrText>
      </w:r>
      <w:r w:rsidR="00FA6F9E">
        <w:rPr>
          <w:rFonts w:ascii="Times New Roman" w:hAnsi="Times New Roman" w:cs="Times New Roman"/>
          <w:lang w:val="en-US"/>
        </w:rPr>
        <w:fldChar w:fldCharType="begin">
          <w:fldData xml:space="preserve">PEVuZE5vdGU+PENpdGU+PEF1dGhvcj5DYWJhbGxlcm88L0F1dGhvcj48WWVhcj4yMDE1PC9ZZWFy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cGFnZXM+MjUzOS01MDwvcGFnZXM+PHZv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</w:fldData>
        </w:fldChar>
      </w:r>
      <w:r w:rsidR="00FA6F9E">
        <w:rPr>
          <w:rFonts w:ascii="Times New Roman" w:hAnsi="Times New Roman" w:cs="Times New Roman"/>
          <w:lang w:val="en-US"/>
        </w:rPr>
        <w:instrText xml:space="preserve"> ADDIN EN.CITE.DATA </w:instrText>
      </w:r>
      <w:r w:rsidR="00FA6F9E">
        <w:rPr>
          <w:rFonts w:ascii="Times New Roman" w:hAnsi="Times New Roman" w:cs="Times New Roman"/>
          <w:lang w:val="en-US"/>
        </w:rPr>
      </w:r>
      <w:r w:rsidR="00FA6F9E">
        <w:rPr>
          <w:rFonts w:ascii="Times New Roman" w:hAnsi="Times New Roman" w:cs="Times New Roman"/>
          <w:lang w:val="en-US"/>
        </w:rPr>
        <w:fldChar w:fldCharType="end"/>
      </w:r>
      <w:r w:rsidRPr="00B21A35">
        <w:rPr>
          <w:rFonts w:ascii="Times New Roman" w:hAnsi="Times New Roman" w:cs="Times New Roman"/>
          <w:lang w:val="en-US"/>
        </w:rPr>
      </w:r>
      <w:r w:rsidRPr="00B21A35">
        <w:rPr>
          <w:rFonts w:ascii="Times New Roman" w:hAnsi="Times New Roman" w:cs="Times New Roman"/>
          <w:lang w:val="en-US"/>
        </w:rPr>
        <w:fldChar w:fldCharType="separate"/>
      </w:r>
      <w:r w:rsidR="00FA6F9E" w:rsidRPr="00FA6F9E">
        <w:rPr>
          <w:rFonts w:ascii="Times New Roman" w:hAnsi="Times New Roman" w:cs="Times New Roman"/>
          <w:noProof/>
          <w:vertAlign w:val="superscript"/>
          <w:lang w:val="en-US"/>
        </w:rPr>
        <w:t>1,2</w:t>
      </w:r>
      <w:r w:rsidRPr="00B21A35">
        <w:rPr>
          <w:rFonts w:ascii="Times New Roman" w:hAnsi="Times New Roman" w:cs="Times New Roman"/>
          <w:lang w:val="en-US"/>
        </w:rPr>
        <w:fldChar w:fldCharType="end"/>
      </w:r>
      <w:r w:rsidRPr="00B21A35">
        <w:rPr>
          <w:rFonts w:ascii="Times New Roman" w:hAnsi="Times New Roman" w:cs="Times New Roman"/>
          <w:lang w:val="en-US"/>
        </w:rPr>
        <w:t xml:space="preserve">. We were however not able to use the usual threshold of 8 </w:t>
      </w:r>
      <w:r w:rsidRPr="00B21A35">
        <w:rPr>
          <w:rFonts w:ascii="Times New Roman" w:hAnsi="Times New Roman" w:cs="Times New Roman"/>
          <w:lang w:val="en-US"/>
        </w:rPr>
        <w:fldChar w:fldCharType="begin">
          <w:fldData xml:space="preserve">PEVuZE5vdGU+PENpdGU+PEF1dGhvcj5QYXVsdXM8L0F1dGhvcj48WWVhcj4yMDA3PC9ZZWFyPjxS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UzOS01MDwvcGFn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QYXVsdXM8L0F1dGhvcj48WWVhcj4yMDA3PC9ZZWFyPjxS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UzOS01MDwvcGFn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B21A35">
        <w:rPr>
          <w:rFonts w:ascii="Times New Roman" w:hAnsi="Times New Roman" w:cs="Times New Roman"/>
          <w:lang w:val="en-US"/>
        </w:rPr>
      </w:r>
      <w:r w:rsidRPr="00B21A35">
        <w:rPr>
          <w:rFonts w:ascii="Times New Roman" w:hAnsi="Times New Roman" w:cs="Times New Roman"/>
          <w:lang w:val="en-US"/>
        </w:rPr>
        <w:fldChar w:fldCharType="separate"/>
      </w:r>
      <w:r w:rsidRPr="00F447B4">
        <w:rPr>
          <w:rFonts w:ascii="Times New Roman" w:hAnsi="Times New Roman" w:cs="Times New Roman"/>
          <w:noProof/>
          <w:vertAlign w:val="superscript"/>
          <w:lang w:val="en-US"/>
        </w:rPr>
        <w:t>2</w:t>
      </w:r>
      <w:r w:rsidRPr="00B21A35">
        <w:rPr>
          <w:rFonts w:ascii="Times New Roman" w:hAnsi="Times New Roman" w:cs="Times New Roman"/>
          <w:lang w:val="en-US"/>
        </w:rPr>
        <w:fldChar w:fldCharType="end"/>
      </w:r>
      <w:r w:rsidRPr="00B21A35">
        <w:rPr>
          <w:rFonts w:ascii="Times New Roman" w:hAnsi="Times New Roman" w:cs="Times New Roman"/>
          <w:lang w:val="en-US"/>
        </w:rPr>
        <w:t xml:space="preserve"> (as less than 5% of the population had a E/e’ &lt;8 - in line with the mean E/e’ of 8.5 cm/s in healthy participants 60 or older in the NORRE study</w:t>
      </w:r>
      <w:r w:rsidRPr="00B21A35">
        <w:rPr>
          <w:rFonts w:ascii="Times New Roman" w:hAnsi="Times New Roman" w:cs="Times New Roman"/>
          <w:lang w:val="en-US"/>
        </w:rPr>
        <w:fldChar w:fldCharType="begin">
          <w:fldData xml:space="preserve">PEVuZE5vdGU+PENpdGU+PEF1dGhvcj5DYWJhbGxlcm88L0F1dGhvcj48WWVhcj4yMDE1PC9ZZWFy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</w:fldData>
        </w:fldChar>
      </w:r>
      <w:r w:rsidR="00FA6F9E">
        <w:rPr>
          <w:rFonts w:ascii="Times New Roman" w:hAnsi="Times New Roman" w:cs="Times New Roman"/>
          <w:lang w:val="en-US"/>
        </w:rPr>
        <w:instrText xml:space="preserve"> ADDIN EN.CITE </w:instrText>
      </w:r>
      <w:r w:rsidR="00FA6F9E">
        <w:rPr>
          <w:rFonts w:ascii="Times New Roman" w:hAnsi="Times New Roman" w:cs="Times New Roman"/>
          <w:lang w:val="en-US"/>
        </w:rPr>
        <w:fldChar w:fldCharType="begin">
          <w:fldData xml:space="preserve">PEVuZE5vdGU+PENpdGU+PEF1dGhvcj5DYWJhbGxlcm88L0F1dGhvcj48WWVhcj4yMDE1PC9ZZWFy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</w:fldData>
        </w:fldChar>
      </w:r>
      <w:r w:rsidR="00FA6F9E">
        <w:rPr>
          <w:rFonts w:ascii="Times New Roman" w:hAnsi="Times New Roman" w:cs="Times New Roman"/>
          <w:lang w:val="en-US"/>
        </w:rPr>
        <w:instrText xml:space="preserve"> ADDIN EN.CITE.DATA </w:instrText>
      </w:r>
      <w:r w:rsidR="00FA6F9E">
        <w:rPr>
          <w:rFonts w:ascii="Times New Roman" w:hAnsi="Times New Roman" w:cs="Times New Roman"/>
          <w:lang w:val="en-US"/>
        </w:rPr>
      </w:r>
      <w:r w:rsidR="00FA6F9E">
        <w:rPr>
          <w:rFonts w:ascii="Times New Roman" w:hAnsi="Times New Roman" w:cs="Times New Roman"/>
          <w:lang w:val="en-US"/>
        </w:rPr>
        <w:fldChar w:fldCharType="end"/>
      </w:r>
      <w:r w:rsidRPr="00B21A35">
        <w:rPr>
          <w:rFonts w:ascii="Times New Roman" w:hAnsi="Times New Roman" w:cs="Times New Roman"/>
          <w:lang w:val="en-US"/>
        </w:rPr>
      </w:r>
      <w:r w:rsidRPr="00B21A35">
        <w:rPr>
          <w:rFonts w:ascii="Times New Roman" w:hAnsi="Times New Roman" w:cs="Times New Roman"/>
          <w:lang w:val="en-US"/>
        </w:rPr>
        <w:fldChar w:fldCharType="separate"/>
      </w:r>
      <w:r w:rsidR="00FA6F9E" w:rsidRPr="00FA6F9E">
        <w:rPr>
          <w:rFonts w:ascii="Times New Roman" w:hAnsi="Times New Roman" w:cs="Times New Roman"/>
          <w:noProof/>
          <w:vertAlign w:val="superscript"/>
          <w:lang w:val="en-US"/>
        </w:rPr>
        <w:t>1</w:t>
      </w:r>
      <w:r w:rsidRPr="00B21A35">
        <w:rPr>
          <w:rFonts w:ascii="Times New Roman" w:hAnsi="Times New Roman" w:cs="Times New Roman"/>
          <w:lang w:val="en-US"/>
        </w:rPr>
        <w:fldChar w:fldCharType="end"/>
      </w:r>
      <w:r w:rsidRPr="00B21A35">
        <w:rPr>
          <w:rFonts w:ascii="Times New Roman" w:hAnsi="Times New Roman" w:cs="Times New Roman"/>
          <w:lang w:val="en-US"/>
        </w:rPr>
        <w:t xml:space="preserve">) and consequently used 9 as an additional threshold. </w:t>
      </w:r>
    </w:p>
    <w:p w:rsidR="00D752D5" w:rsidRPr="00B21A35" w:rsidRDefault="00D752D5" w:rsidP="00D752D5">
      <w:pPr>
        <w:autoSpaceDE w:val="0"/>
        <w:autoSpaceDN w:val="0"/>
        <w:adjustRightInd w:val="0"/>
        <w:spacing w:after="0" w:line="480" w:lineRule="auto"/>
        <w:ind w:firstLine="708"/>
        <w:jc w:val="both"/>
        <w:rPr>
          <w:rFonts w:ascii="Times New Roman" w:hAnsi="Times New Roman" w:cs="Times New Roman"/>
          <w:color w:val="231F20"/>
          <w:lang w:val="en-US"/>
        </w:rPr>
      </w:pPr>
      <w:r w:rsidRPr="00B21A35">
        <w:rPr>
          <w:rFonts w:ascii="Times New Roman" w:hAnsi="Times New Roman" w:cs="Times New Roman"/>
          <w:lang w:val="en-US"/>
        </w:rPr>
        <w:t>LV outflow tract (LVOT) time velocity integral, i</w:t>
      </w:r>
      <w:r w:rsidRPr="00B21A35">
        <w:rPr>
          <w:rFonts w:ascii="Times New Roman" w:hAnsi="Times New Roman" w:cs="Times New Roman"/>
          <w:color w:val="231F20"/>
          <w:lang w:val="en-US"/>
        </w:rPr>
        <w:t xml:space="preserve">sovolumic relaxation time (IVRT), </w:t>
      </w:r>
      <w:r w:rsidRPr="00B21A35">
        <w:rPr>
          <w:rFonts w:ascii="Times New Roman" w:hAnsi="Times New Roman" w:cs="Times New Roman"/>
          <w:lang w:val="en-US"/>
        </w:rPr>
        <w:t xml:space="preserve">and </w:t>
      </w:r>
      <w:proofErr w:type="spellStart"/>
      <w:r w:rsidRPr="00B21A35">
        <w:rPr>
          <w:rFonts w:ascii="Times New Roman" w:hAnsi="Times New Roman" w:cs="Times New Roman"/>
          <w:lang w:val="en-US"/>
        </w:rPr>
        <w:t>colour</w:t>
      </w:r>
      <w:proofErr w:type="spellEnd"/>
      <w:r w:rsidRPr="00B21A35">
        <w:rPr>
          <w:rFonts w:ascii="Times New Roman" w:hAnsi="Times New Roman" w:cs="Times New Roman"/>
          <w:lang w:val="en-US"/>
        </w:rPr>
        <w:t xml:space="preserve"> M-mode of early diastolic mitral inflow into the left ventricle </w:t>
      </w:r>
      <w:r w:rsidRPr="00B21A35">
        <w:rPr>
          <w:rFonts w:ascii="Times New Roman" w:hAnsi="Times New Roman" w:cs="Times New Roman"/>
          <w:color w:val="231F20"/>
          <w:lang w:val="en-US"/>
        </w:rPr>
        <w:t>(for measurement of the f</w:t>
      </w:r>
      <w:r w:rsidRPr="00B21A35">
        <w:rPr>
          <w:rFonts w:ascii="Times New Roman" w:hAnsi="Times New Roman" w:cs="Times New Roman"/>
          <w:lang w:val="en-US"/>
        </w:rPr>
        <w:t xml:space="preserve">low propagation velocity, </w:t>
      </w:r>
      <w:proofErr w:type="spellStart"/>
      <w:r w:rsidRPr="00B21A35">
        <w:rPr>
          <w:rFonts w:ascii="Times New Roman" w:hAnsi="Times New Roman" w:cs="Times New Roman"/>
          <w:lang w:val="en-US"/>
        </w:rPr>
        <w:t>Vp</w:t>
      </w:r>
      <w:proofErr w:type="spellEnd"/>
      <w:r w:rsidRPr="00B21A35">
        <w:rPr>
          <w:rFonts w:ascii="Times New Roman" w:hAnsi="Times New Roman" w:cs="Times New Roman"/>
          <w:lang w:val="en-US"/>
        </w:rPr>
        <w:t>) were acquired from apical four- and five-chamber views</w:t>
      </w:r>
      <w:r w:rsidRPr="00B21A35">
        <w:rPr>
          <w:rFonts w:ascii="Times New Roman" w:hAnsi="Times New Roman" w:cs="Times New Roman"/>
          <w:color w:val="231F20"/>
          <w:lang w:val="en-US"/>
        </w:rPr>
        <w:t>. Pulmonary venous flow (PVF) was sampled using pulsed-wave Doppler at 1 cm into the orifice of the right upper pulmonary vein and used to measure the ratio of systolic and diastolic anterograde velocities (S/D) and the duration of retrograde flow during atrial contraction (</w:t>
      </w:r>
      <w:proofErr w:type="spellStart"/>
      <w:r w:rsidRPr="00B21A35">
        <w:rPr>
          <w:rFonts w:ascii="Times New Roman" w:hAnsi="Times New Roman" w:cs="Times New Roman"/>
          <w:color w:val="231F20"/>
          <w:lang w:val="en-US"/>
        </w:rPr>
        <w:t>Ard</w:t>
      </w:r>
      <w:proofErr w:type="spellEnd"/>
      <w:r w:rsidRPr="00B21A35">
        <w:rPr>
          <w:rFonts w:ascii="Times New Roman" w:hAnsi="Times New Roman" w:cs="Times New Roman"/>
          <w:color w:val="231F20"/>
          <w:lang w:val="en-US"/>
        </w:rPr>
        <w:t>).</w:t>
      </w:r>
    </w:p>
    <w:p w:rsidR="00D752D5" w:rsidRPr="00B21A35" w:rsidRDefault="00D752D5" w:rsidP="00D752D5">
      <w:pPr>
        <w:autoSpaceDE w:val="0"/>
        <w:autoSpaceDN w:val="0"/>
        <w:adjustRightInd w:val="0"/>
        <w:spacing w:after="0" w:line="480" w:lineRule="auto"/>
        <w:ind w:firstLine="708"/>
        <w:jc w:val="both"/>
        <w:rPr>
          <w:rFonts w:ascii="Times New Roman" w:hAnsi="Times New Roman" w:cs="Times New Roman"/>
          <w:lang w:val="en-US"/>
        </w:rPr>
      </w:pPr>
      <w:r w:rsidRPr="00B21A35">
        <w:rPr>
          <w:rFonts w:ascii="Times New Roman" w:hAnsi="Times New Roman" w:cs="Times New Roman"/>
          <w:lang w:val="en-US"/>
        </w:rPr>
        <w:t>Right ventricular function was estimated by measuring tricuspid annular plane peak systolic excursion (TAPSE, in mm) and pulmonary arterial systolic pressure (PASP) was calculated using the peak velocity of tricuspid regurgitation (TR) and the maximum diameter of the inferior vena cava (IVC baseline) and respiratory variation (</w:t>
      </w:r>
      <w:r w:rsidRPr="00B21A35">
        <w:rPr>
          <w:rFonts w:ascii="Times New Roman" w:eastAsia="Times New Roman" w:hAnsi="Times New Roman" w:cs="Times New Roman"/>
          <w:bCs/>
          <w:color w:val="000000" w:themeColor="text1"/>
          <w:lang w:val="en-US" w:eastAsia="fr-FR"/>
        </w:rPr>
        <w:t>Ratio IVC inspiration / IVC baseline)</w:t>
      </w:r>
      <w:r w:rsidRPr="00B21A35">
        <w:rPr>
          <w:rFonts w:ascii="Times New Roman" w:hAnsi="Times New Roman" w:cs="Times New Roman"/>
          <w:lang w:val="en-US"/>
        </w:rPr>
        <w:t xml:space="preserve"> measured 3 cm before merger with the right atrium.</w:t>
      </w:r>
    </w:p>
    <w:p w:rsidR="00FA6F9E" w:rsidRDefault="00FA6F9E">
      <w:pPr>
        <w:rPr>
          <w:lang w:val="en-US"/>
        </w:rPr>
      </w:pPr>
    </w:p>
    <w:p w:rsidR="00FA6F9E" w:rsidRDefault="00FA6F9E">
      <w:pPr>
        <w:rPr>
          <w:lang w:val="en-US"/>
        </w:rPr>
      </w:pPr>
    </w:p>
    <w:p w:rsidR="00FA6F9E" w:rsidRPr="00FA6F9E" w:rsidRDefault="00FA6F9E" w:rsidP="00FA6F9E">
      <w:pPr>
        <w:pStyle w:val="EndNoteBibliography"/>
        <w:spacing w:after="0"/>
        <w:rPr>
          <w:noProof/>
        </w:rPr>
      </w:pPr>
      <w:r>
        <w:lastRenderedPageBreak/>
        <w:fldChar w:fldCharType="begin"/>
      </w:r>
      <w:r>
        <w:instrText xml:space="preserve"> ADDIN EN.REFLIST </w:instrText>
      </w:r>
      <w:r>
        <w:fldChar w:fldCharType="separate"/>
      </w:r>
      <w:r w:rsidRPr="00FA6F9E">
        <w:rPr>
          <w:noProof/>
        </w:rPr>
        <w:t>1.</w:t>
      </w:r>
      <w:r w:rsidRPr="00FA6F9E">
        <w:rPr>
          <w:noProof/>
        </w:rPr>
        <w:tab/>
        <w:t xml:space="preserve">Caballero L, Kou S, Dulgheru R, et al. Echocardiographic reference ranges for normal cardiac Doppler data: results from the NORRE Study. </w:t>
      </w:r>
      <w:r w:rsidRPr="00FA6F9E">
        <w:rPr>
          <w:i/>
          <w:noProof/>
        </w:rPr>
        <w:t>European heart journal cardiovascular Imaging</w:t>
      </w:r>
      <w:r w:rsidRPr="00FA6F9E">
        <w:rPr>
          <w:noProof/>
        </w:rPr>
        <w:t xml:space="preserve"> 2015; </w:t>
      </w:r>
      <w:r w:rsidRPr="00FA6F9E">
        <w:rPr>
          <w:b/>
          <w:noProof/>
        </w:rPr>
        <w:t>16</w:t>
      </w:r>
      <w:r w:rsidRPr="00FA6F9E">
        <w:rPr>
          <w:noProof/>
        </w:rPr>
        <w:t>(9): 1031-41.</w:t>
      </w:r>
    </w:p>
    <w:p w:rsidR="00FA6F9E" w:rsidRPr="00FA6F9E" w:rsidRDefault="00FA6F9E" w:rsidP="00FA6F9E">
      <w:pPr>
        <w:pStyle w:val="EndNoteBibliography"/>
        <w:rPr>
          <w:noProof/>
        </w:rPr>
      </w:pPr>
      <w:r w:rsidRPr="00FA6F9E">
        <w:rPr>
          <w:noProof/>
        </w:rPr>
        <w:t>2.</w:t>
      </w:r>
      <w:r w:rsidRPr="00FA6F9E">
        <w:rPr>
          <w:noProof/>
        </w:rPr>
        <w:tab/>
        <w:t xml:space="preserve">Paulus WJ, Tschope C, Sanderson JE, et al. How to diagnose diastolic heart failure: a consensus statement on the diagnosis of heart failure with normal left ventricular ejection fraction by the Heart Failure and Echocardiography Associations of the European Society of Cardiology. </w:t>
      </w:r>
      <w:r w:rsidRPr="00FA6F9E">
        <w:rPr>
          <w:i/>
          <w:noProof/>
        </w:rPr>
        <w:t>European heart journal</w:t>
      </w:r>
      <w:r w:rsidRPr="00FA6F9E">
        <w:rPr>
          <w:noProof/>
        </w:rPr>
        <w:t xml:space="preserve"> 2007; </w:t>
      </w:r>
      <w:r w:rsidRPr="00FA6F9E">
        <w:rPr>
          <w:b/>
          <w:noProof/>
        </w:rPr>
        <w:t>28</w:t>
      </w:r>
      <w:r w:rsidRPr="00FA6F9E">
        <w:rPr>
          <w:noProof/>
        </w:rPr>
        <w:t>(20): 2539-50.</w:t>
      </w:r>
    </w:p>
    <w:p w:rsidR="00113279" w:rsidRPr="00D752D5" w:rsidRDefault="00FA6F9E">
      <w:pPr>
        <w:rPr>
          <w:lang w:val="en-US"/>
        </w:rPr>
      </w:pPr>
      <w:r>
        <w:rPr>
          <w:lang w:val="en-US"/>
        </w:rPr>
        <w:fldChar w:fldCharType="end"/>
      </w:r>
    </w:p>
    <w:sectPr w:rsidR="00113279" w:rsidRPr="00D752D5" w:rsidSect="007919A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TIXMath-Regular">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52D5"/>
    <w:rsid w:val="00000FF4"/>
    <w:rsid w:val="00002BF9"/>
    <w:rsid w:val="00002DD6"/>
    <w:rsid w:val="00003246"/>
    <w:rsid w:val="00007D49"/>
    <w:rsid w:val="0001037D"/>
    <w:rsid w:val="00012C8F"/>
    <w:rsid w:val="00012D79"/>
    <w:rsid w:val="00013E45"/>
    <w:rsid w:val="000144BD"/>
    <w:rsid w:val="000149E4"/>
    <w:rsid w:val="00015257"/>
    <w:rsid w:val="00017925"/>
    <w:rsid w:val="00022C61"/>
    <w:rsid w:val="000264DE"/>
    <w:rsid w:val="000316D6"/>
    <w:rsid w:val="0003485A"/>
    <w:rsid w:val="0003554C"/>
    <w:rsid w:val="0003681D"/>
    <w:rsid w:val="00037C32"/>
    <w:rsid w:val="00037E8C"/>
    <w:rsid w:val="0004114F"/>
    <w:rsid w:val="0004438A"/>
    <w:rsid w:val="00045C68"/>
    <w:rsid w:val="0004744D"/>
    <w:rsid w:val="00051B6B"/>
    <w:rsid w:val="00053794"/>
    <w:rsid w:val="00055473"/>
    <w:rsid w:val="00061709"/>
    <w:rsid w:val="00064915"/>
    <w:rsid w:val="0006679F"/>
    <w:rsid w:val="000703F1"/>
    <w:rsid w:val="00070AFE"/>
    <w:rsid w:val="00072262"/>
    <w:rsid w:val="00073526"/>
    <w:rsid w:val="00075CB8"/>
    <w:rsid w:val="000769EA"/>
    <w:rsid w:val="00076BFF"/>
    <w:rsid w:val="00082350"/>
    <w:rsid w:val="0008348F"/>
    <w:rsid w:val="0008383D"/>
    <w:rsid w:val="00083E7A"/>
    <w:rsid w:val="0008536C"/>
    <w:rsid w:val="0008545E"/>
    <w:rsid w:val="000854A7"/>
    <w:rsid w:val="000865A1"/>
    <w:rsid w:val="00086D38"/>
    <w:rsid w:val="00087E7D"/>
    <w:rsid w:val="00090129"/>
    <w:rsid w:val="00092E7B"/>
    <w:rsid w:val="0009513A"/>
    <w:rsid w:val="000958FF"/>
    <w:rsid w:val="00095C9B"/>
    <w:rsid w:val="00097B31"/>
    <w:rsid w:val="000A14F4"/>
    <w:rsid w:val="000A22F8"/>
    <w:rsid w:val="000A6B49"/>
    <w:rsid w:val="000B1CB5"/>
    <w:rsid w:val="000B2ECD"/>
    <w:rsid w:val="000B5625"/>
    <w:rsid w:val="000B60B7"/>
    <w:rsid w:val="000B62BB"/>
    <w:rsid w:val="000B66DE"/>
    <w:rsid w:val="000C326C"/>
    <w:rsid w:val="000C74BA"/>
    <w:rsid w:val="000D026B"/>
    <w:rsid w:val="000D2AE4"/>
    <w:rsid w:val="000D355A"/>
    <w:rsid w:val="000D77FD"/>
    <w:rsid w:val="000E093E"/>
    <w:rsid w:val="000E211C"/>
    <w:rsid w:val="000E38B4"/>
    <w:rsid w:val="000E48B9"/>
    <w:rsid w:val="000E6209"/>
    <w:rsid w:val="000E65F5"/>
    <w:rsid w:val="000F011E"/>
    <w:rsid w:val="000F0634"/>
    <w:rsid w:val="000F1A38"/>
    <w:rsid w:val="000F2275"/>
    <w:rsid w:val="000F5697"/>
    <w:rsid w:val="000F621A"/>
    <w:rsid w:val="000F7925"/>
    <w:rsid w:val="000F7B99"/>
    <w:rsid w:val="000F7D21"/>
    <w:rsid w:val="001008CE"/>
    <w:rsid w:val="00100AC2"/>
    <w:rsid w:val="00103EBB"/>
    <w:rsid w:val="00106A28"/>
    <w:rsid w:val="001076E8"/>
    <w:rsid w:val="00110191"/>
    <w:rsid w:val="001118B0"/>
    <w:rsid w:val="00111B0F"/>
    <w:rsid w:val="00112212"/>
    <w:rsid w:val="00113279"/>
    <w:rsid w:val="00113500"/>
    <w:rsid w:val="001138F7"/>
    <w:rsid w:val="00116D93"/>
    <w:rsid w:val="00117D08"/>
    <w:rsid w:val="00120590"/>
    <w:rsid w:val="00120E77"/>
    <w:rsid w:val="00121596"/>
    <w:rsid w:val="00122086"/>
    <w:rsid w:val="001229BD"/>
    <w:rsid w:val="0012339B"/>
    <w:rsid w:val="00123FF3"/>
    <w:rsid w:val="001244B7"/>
    <w:rsid w:val="00127C45"/>
    <w:rsid w:val="00130171"/>
    <w:rsid w:val="001312B4"/>
    <w:rsid w:val="001324B8"/>
    <w:rsid w:val="00132795"/>
    <w:rsid w:val="001331A3"/>
    <w:rsid w:val="001334CC"/>
    <w:rsid w:val="001375DF"/>
    <w:rsid w:val="00137708"/>
    <w:rsid w:val="00137E1E"/>
    <w:rsid w:val="001402AE"/>
    <w:rsid w:val="00141C08"/>
    <w:rsid w:val="00142497"/>
    <w:rsid w:val="00143361"/>
    <w:rsid w:val="00144B30"/>
    <w:rsid w:val="00144DFC"/>
    <w:rsid w:val="00145235"/>
    <w:rsid w:val="00145DFC"/>
    <w:rsid w:val="00146272"/>
    <w:rsid w:val="00147F93"/>
    <w:rsid w:val="00151990"/>
    <w:rsid w:val="00154F3F"/>
    <w:rsid w:val="0015507C"/>
    <w:rsid w:val="00157F6E"/>
    <w:rsid w:val="001609E3"/>
    <w:rsid w:val="00160A98"/>
    <w:rsid w:val="0016223B"/>
    <w:rsid w:val="00162386"/>
    <w:rsid w:val="001626F8"/>
    <w:rsid w:val="00162C09"/>
    <w:rsid w:val="00163932"/>
    <w:rsid w:val="001651C7"/>
    <w:rsid w:val="00167A96"/>
    <w:rsid w:val="00167D6A"/>
    <w:rsid w:val="00173E27"/>
    <w:rsid w:val="001749EB"/>
    <w:rsid w:val="0017613C"/>
    <w:rsid w:val="00176666"/>
    <w:rsid w:val="001774F2"/>
    <w:rsid w:val="001775C5"/>
    <w:rsid w:val="00181EF3"/>
    <w:rsid w:val="001826E2"/>
    <w:rsid w:val="00187FF4"/>
    <w:rsid w:val="00190C7A"/>
    <w:rsid w:val="001914D4"/>
    <w:rsid w:val="0019228F"/>
    <w:rsid w:val="0019262A"/>
    <w:rsid w:val="00193C4F"/>
    <w:rsid w:val="0019601C"/>
    <w:rsid w:val="00196624"/>
    <w:rsid w:val="00196905"/>
    <w:rsid w:val="00196E51"/>
    <w:rsid w:val="001A1A39"/>
    <w:rsid w:val="001A2445"/>
    <w:rsid w:val="001A35BA"/>
    <w:rsid w:val="001A45AD"/>
    <w:rsid w:val="001A7DC9"/>
    <w:rsid w:val="001B1A68"/>
    <w:rsid w:val="001B2053"/>
    <w:rsid w:val="001B2463"/>
    <w:rsid w:val="001B3E87"/>
    <w:rsid w:val="001B5304"/>
    <w:rsid w:val="001B6647"/>
    <w:rsid w:val="001B7ED1"/>
    <w:rsid w:val="001C17BA"/>
    <w:rsid w:val="001D1E72"/>
    <w:rsid w:val="001D2BBF"/>
    <w:rsid w:val="001D4B0B"/>
    <w:rsid w:val="001E1C70"/>
    <w:rsid w:val="001E2D3A"/>
    <w:rsid w:val="001E3E78"/>
    <w:rsid w:val="001E4325"/>
    <w:rsid w:val="001E4B07"/>
    <w:rsid w:val="001E548E"/>
    <w:rsid w:val="001E6AC4"/>
    <w:rsid w:val="001E725D"/>
    <w:rsid w:val="001F41FD"/>
    <w:rsid w:val="00200203"/>
    <w:rsid w:val="00201569"/>
    <w:rsid w:val="002032DE"/>
    <w:rsid w:val="002110D6"/>
    <w:rsid w:val="00211210"/>
    <w:rsid w:val="002134FF"/>
    <w:rsid w:val="0021795B"/>
    <w:rsid w:val="00217BE3"/>
    <w:rsid w:val="00222894"/>
    <w:rsid w:val="00223F15"/>
    <w:rsid w:val="00224471"/>
    <w:rsid w:val="00234827"/>
    <w:rsid w:val="00234BEB"/>
    <w:rsid w:val="0023514D"/>
    <w:rsid w:val="00236264"/>
    <w:rsid w:val="00236346"/>
    <w:rsid w:val="00236BE1"/>
    <w:rsid w:val="002412BB"/>
    <w:rsid w:val="00244613"/>
    <w:rsid w:val="0025073F"/>
    <w:rsid w:val="0025111E"/>
    <w:rsid w:val="0025736D"/>
    <w:rsid w:val="00260D6F"/>
    <w:rsid w:val="00261A09"/>
    <w:rsid w:val="002629D5"/>
    <w:rsid w:val="002659B7"/>
    <w:rsid w:val="00266A60"/>
    <w:rsid w:val="00267284"/>
    <w:rsid w:val="00267ED8"/>
    <w:rsid w:val="002719F3"/>
    <w:rsid w:val="00271E72"/>
    <w:rsid w:val="0027691A"/>
    <w:rsid w:val="00281379"/>
    <w:rsid w:val="0028152D"/>
    <w:rsid w:val="0028166F"/>
    <w:rsid w:val="0028189B"/>
    <w:rsid w:val="00285B04"/>
    <w:rsid w:val="002860F6"/>
    <w:rsid w:val="0029372D"/>
    <w:rsid w:val="00293FF2"/>
    <w:rsid w:val="0029634B"/>
    <w:rsid w:val="00296811"/>
    <w:rsid w:val="002A25F7"/>
    <w:rsid w:val="002A2B58"/>
    <w:rsid w:val="002A489A"/>
    <w:rsid w:val="002A4A3E"/>
    <w:rsid w:val="002A4E21"/>
    <w:rsid w:val="002B1A72"/>
    <w:rsid w:val="002B2378"/>
    <w:rsid w:val="002B3B34"/>
    <w:rsid w:val="002B3E20"/>
    <w:rsid w:val="002B3E4E"/>
    <w:rsid w:val="002B432D"/>
    <w:rsid w:val="002B5C81"/>
    <w:rsid w:val="002B6DD0"/>
    <w:rsid w:val="002B76C3"/>
    <w:rsid w:val="002C5ADB"/>
    <w:rsid w:val="002C5AFF"/>
    <w:rsid w:val="002D017C"/>
    <w:rsid w:val="002D1586"/>
    <w:rsid w:val="002D285B"/>
    <w:rsid w:val="002D2BF8"/>
    <w:rsid w:val="002D33DD"/>
    <w:rsid w:val="002D45FF"/>
    <w:rsid w:val="002D6D26"/>
    <w:rsid w:val="002E1C44"/>
    <w:rsid w:val="002E2384"/>
    <w:rsid w:val="002E3BC5"/>
    <w:rsid w:val="002E3EC7"/>
    <w:rsid w:val="002E4D93"/>
    <w:rsid w:val="002E50D3"/>
    <w:rsid w:val="002E7CE1"/>
    <w:rsid w:val="002F052A"/>
    <w:rsid w:val="002F14B9"/>
    <w:rsid w:val="002F2308"/>
    <w:rsid w:val="002F43A6"/>
    <w:rsid w:val="002F4CA3"/>
    <w:rsid w:val="002F7CE6"/>
    <w:rsid w:val="003031A6"/>
    <w:rsid w:val="00304C0C"/>
    <w:rsid w:val="00306288"/>
    <w:rsid w:val="00306954"/>
    <w:rsid w:val="00307CFA"/>
    <w:rsid w:val="00310281"/>
    <w:rsid w:val="003120D8"/>
    <w:rsid w:val="00312494"/>
    <w:rsid w:val="00314359"/>
    <w:rsid w:val="003151CE"/>
    <w:rsid w:val="003154B4"/>
    <w:rsid w:val="00315855"/>
    <w:rsid w:val="0031592C"/>
    <w:rsid w:val="00316123"/>
    <w:rsid w:val="0031695D"/>
    <w:rsid w:val="00317880"/>
    <w:rsid w:val="00320E81"/>
    <w:rsid w:val="003223C4"/>
    <w:rsid w:val="003240B9"/>
    <w:rsid w:val="00326973"/>
    <w:rsid w:val="00330013"/>
    <w:rsid w:val="00330405"/>
    <w:rsid w:val="003313EC"/>
    <w:rsid w:val="00333808"/>
    <w:rsid w:val="003359C0"/>
    <w:rsid w:val="0033656C"/>
    <w:rsid w:val="00337309"/>
    <w:rsid w:val="0034351B"/>
    <w:rsid w:val="003438D5"/>
    <w:rsid w:val="00343C9C"/>
    <w:rsid w:val="00344B76"/>
    <w:rsid w:val="00344CEE"/>
    <w:rsid w:val="00346B66"/>
    <w:rsid w:val="0035026D"/>
    <w:rsid w:val="00353397"/>
    <w:rsid w:val="00353C92"/>
    <w:rsid w:val="00361127"/>
    <w:rsid w:val="00361D9F"/>
    <w:rsid w:val="00362E03"/>
    <w:rsid w:val="0036388C"/>
    <w:rsid w:val="00364E8B"/>
    <w:rsid w:val="00365466"/>
    <w:rsid w:val="00366F25"/>
    <w:rsid w:val="0036761E"/>
    <w:rsid w:val="00371E8B"/>
    <w:rsid w:val="003720BC"/>
    <w:rsid w:val="003731BB"/>
    <w:rsid w:val="00373669"/>
    <w:rsid w:val="00375882"/>
    <w:rsid w:val="00376BFC"/>
    <w:rsid w:val="0038575C"/>
    <w:rsid w:val="00387BCB"/>
    <w:rsid w:val="00390E35"/>
    <w:rsid w:val="003925D9"/>
    <w:rsid w:val="00392C68"/>
    <w:rsid w:val="00392CFA"/>
    <w:rsid w:val="003942D2"/>
    <w:rsid w:val="00394386"/>
    <w:rsid w:val="003A0047"/>
    <w:rsid w:val="003A1687"/>
    <w:rsid w:val="003A42F0"/>
    <w:rsid w:val="003A614F"/>
    <w:rsid w:val="003A6D79"/>
    <w:rsid w:val="003B026B"/>
    <w:rsid w:val="003B0AF6"/>
    <w:rsid w:val="003B463B"/>
    <w:rsid w:val="003B6A6A"/>
    <w:rsid w:val="003C1B41"/>
    <w:rsid w:val="003D2DBF"/>
    <w:rsid w:val="003D5030"/>
    <w:rsid w:val="003D61CD"/>
    <w:rsid w:val="003E141F"/>
    <w:rsid w:val="003E16DE"/>
    <w:rsid w:val="003E2D74"/>
    <w:rsid w:val="003E3F90"/>
    <w:rsid w:val="003E617D"/>
    <w:rsid w:val="003F16C5"/>
    <w:rsid w:val="003F2540"/>
    <w:rsid w:val="003F26CC"/>
    <w:rsid w:val="003F2A0B"/>
    <w:rsid w:val="003F3892"/>
    <w:rsid w:val="003F7B83"/>
    <w:rsid w:val="00400018"/>
    <w:rsid w:val="00402417"/>
    <w:rsid w:val="00403B04"/>
    <w:rsid w:val="0040434B"/>
    <w:rsid w:val="004050C2"/>
    <w:rsid w:val="0040548C"/>
    <w:rsid w:val="004055B8"/>
    <w:rsid w:val="00405C1D"/>
    <w:rsid w:val="0040601B"/>
    <w:rsid w:val="00411D66"/>
    <w:rsid w:val="0041213D"/>
    <w:rsid w:val="00413EBA"/>
    <w:rsid w:val="00415EF4"/>
    <w:rsid w:val="00421253"/>
    <w:rsid w:val="00424050"/>
    <w:rsid w:val="004251D7"/>
    <w:rsid w:val="004252AD"/>
    <w:rsid w:val="004258B2"/>
    <w:rsid w:val="00425AFA"/>
    <w:rsid w:val="00430CCB"/>
    <w:rsid w:val="00433053"/>
    <w:rsid w:val="00434C56"/>
    <w:rsid w:val="00437984"/>
    <w:rsid w:val="004379D6"/>
    <w:rsid w:val="0044128C"/>
    <w:rsid w:val="00441487"/>
    <w:rsid w:val="00441CDC"/>
    <w:rsid w:val="00442527"/>
    <w:rsid w:val="00442A9A"/>
    <w:rsid w:val="00444A33"/>
    <w:rsid w:val="004454F2"/>
    <w:rsid w:val="00450300"/>
    <w:rsid w:val="00451DDD"/>
    <w:rsid w:val="00452B0E"/>
    <w:rsid w:val="0045412C"/>
    <w:rsid w:val="004550E8"/>
    <w:rsid w:val="00455FC6"/>
    <w:rsid w:val="00456655"/>
    <w:rsid w:val="0046152D"/>
    <w:rsid w:val="00462BFC"/>
    <w:rsid w:val="004635F2"/>
    <w:rsid w:val="0046495D"/>
    <w:rsid w:val="00465F70"/>
    <w:rsid w:val="00467F9B"/>
    <w:rsid w:val="00472994"/>
    <w:rsid w:val="004778A0"/>
    <w:rsid w:val="00482114"/>
    <w:rsid w:val="00482136"/>
    <w:rsid w:val="00482A8C"/>
    <w:rsid w:val="00483428"/>
    <w:rsid w:val="00483ACE"/>
    <w:rsid w:val="0048611D"/>
    <w:rsid w:val="0048644C"/>
    <w:rsid w:val="00486A51"/>
    <w:rsid w:val="00486BC8"/>
    <w:rsid w:val="0049103A"/>
    <w:rsid w:val="00491EBD"/>
    <w:rsid w:val="0049329B"/>
    <w:rsid w:val="00494B27"/>
    <w:rsid w:val="004A4812"/>
    <w:rsid w:val="004A6DD3"/>
    <w:rsid w:val="004B2B0C"/>
    <w:rsid w:val="004B5250"/>
    <w:rsid w:val="004B5268"/>
    <w:rsid w:val="004B587A"/>
    <w:rsid w:val="004B5C3A"/>
    <w:rsid w:val="004B7A67"/>
    <w:rsid w:val="004B7FE5"/>
    <w:rsid w:val="004C0105"/>
    <w:rsid w:val="004C02F9"/>
    <w:rsid w:val="004C0D53"/>
    <w:rsid w:val="004C2713"/>
    <w:rsid w:val="004C3391"/>
    <w:rsid w:val="004C4CE6"/>
    <w:rsid w:val="004C6092"/>
    <w:rsid w:val="004C75FE"/>
    <w:rsid w:val="004D1843"/>
    <w:rsid w:val="004D1A02"/>
    <w:rsid w:val="004D3487"/>
    <w:rsid w:val="004D38DE"/>
    <w:rsid w:val="004D3E21"/>
    <w:rsid w:val="004D3F0C"/>
    <w:rsid w:val="004D7182"/>
    <w:rsid w:val="004E15FE"/>
    <w:rsid w:val="004E29B5"/>
    <w:rsid w:val="004E3F2E"/>
    <w:rsid w:val="004E4141"/>
    <w:rsid w:val="004E4A9F"/>
    <w:rsid w:val="004F01CD"/>
    <w:rsid w:val="004F2264"/>
    <w:rsid w:val="004F5FE7"/>
    <w:rsid w:val="004F6214"/>
    <w:rsid w:val="004F68A3"/>
    <w:rsid w:val="00501095"/>
    <w:rsid w:val="00501A52"/>
    <w:rsid w:val="00503B1A"/>
    <w:rsid w:val="005044A5"/>
    <w:rsid w:val="00504A22"/>
    <w:rsid w:val="00505747"/>
    <w:rsid w:val="005112C8"/>
    <w:rsid w:val="00511D30"/>
    <w:rsid w:val="00512194"/>
    <w:rsid w:val="00512D81"/>
    <w:rsid w:val="00513384"/>
    <w:rsid w:val="005141C3"/>
    <w:rsid w:val="00515908"/>
    <w:rsid w:val="00517101"/>
    <w:rsid w:val="0052272F"/>
    <w:rsid w:val="00524980"/>
    <w:rsid w:val="00526498"/>
    <w:rsid w:val="00526C1E"/>
    <w:rsid w:val="00526E23"/>
    <w:rsid w:val="00531304"/>
    <w:rsid w:val="00532AE5"/>
    <w:rsid w:val="00532B68"/>
    <w:rsid w:val="00533419"/>
    <w:rsid w:val="00534286"/>
    <w:rsid w:val="00534579"/>
    <w:rsid w:val="00535912"/>
    <w:rsid w:val="005411F0"/>
    <w:rsid w:val="00542D9F"/>
    <w:rsid w:val="005430E4"/>
    <w:rsid w:val="005430E8"/>
    <w:rsid w:val="00543DC3"/>
    <w:rsid w:val="00545A3F"/>
    <w:rsid w:val="00545E73"/>
    <w:rsid w:val="00551946"/>
    <w:rsid w:val="005548B3"/>
    <w:rsid w:val="00555012"/>
    <w:rsid w:val="00555856"/>
    <w:rsid w:val="005575B6"/>
    <w:rsid w:val="00557E6D"/>
    <w:rsid w:val="0056246B"/>
    <w:rsid w:val="005648DC"/>
    <w:rsid w:val="00565836"/>
    <w:rsid w:val="00567290"/>
    <w:rsid w:val="00567589"/>
    <w:rsid w:val="00571808"/>
    <w:rsid w:val="00571D6B"/>
    <w:rsid w:val="0057509C"/>
    <w:rsid w:val="005757BA"/>
    <w:rsid w:val="00576EC3"/>
    <w:rsid w:val="0057708B"/>
    <w:rsid w:val="005813FC"/>
    <w:rsid w:val="00581977"/>
    <w:rsid w:val="00582642"/>
    <w:rsid w:val="00583D1D"/>
    <w:rsid w:val="005849CA"/>
    <w:rsid w:val="00585317"/>
    <w:rsid w:val="00585BA9"/>
    <w:rsid w:val="0058680D"/>
    <w:rsid w:val="00593458"/>
    <w:rsid w:val="005935F5"/>
    <w:rsid w:val="00593667"/>
    <w:rsid w:val="00594DF7"/>
    <w:rsid w:val="00596D3D"/>
    <w:rsid w:val="005A0967"/>
    <w:rsid w:val="005A2FE7"/>
    <w:rsid w:val="005A5031"/>
    <w:rsid w:val="005A6568"/>
    <w:rsid w:val="005A6E09"/>
    <w:rsid w:val="005A7BC8"/>
    <w:rsid w:val="005B2922"/>
    <w:rsid w:val="005B31F1"/>
    <w:rsid w:val="005B38C1"/>
    <w:rsid w:val="005B4533"/>
    <w:rsid w:val="005B6663"/>
    <w:rsid w:val="005C1632"/>
    <w:rsid w:val="005C2962"/>
    <w:rsid w:val="005C4379"/>
    <w:rsid w:val="005C4BB4"/>
    <w:rsid w:val="005C5AE7"/>
    <w:rsid w:val="005C5DB1"/>
    <w:rsid w:val="005C744D"/>
    <w:rsid w:val="005D0245"/>
    <w:rsid w:val="005D23F1"/>
    <w:rsid w:val="005D249E"/>
    <w:rsid w:val="005D38AE"/>
    <w:rsid w:val="005D542F"/>
    <w:rsid w:val="005D5C1E"/>
    <w:rsid w:val="005D690E"/>
    <w:rsid w:val="005E1F72"/>
    <w:rsid w:val="005E24BC"/>
    <w:rsid w:val="005E317B"/>
    <w:rsid w:val="005E59A1"/>
    <w:rsid w:val="005E5E7F"/>
    <w:rsid w:val="005E6945"/>
    <w:rsid w:val="005E6A03"/>
    <w:rsid w:val="005F02CA"/>
    <w:rsid w:val="005F0F5E"/>
    <w:rsid w:val="005F2693"/>
    <w:rsid w:val="005F529E"/>
    <w:rsid w:val="005F729D"/>
    <w:rsid w:val="006037A6"/>
    <w:rsid w:val="006061AF"/>
    <w:rsid w:val="00606392"/>
    <w:rsid w:val="006069DC"/>
    <w:rsid w:val="006072E0"/>
    <w:rsid w:val="006154F1"/>
    <w:rsid w:val="00615894"/>
    <w:rsid w:val="006161FF"/>
    <w:rsid w:val="006174A3"/>
    <w:rsid w:val="00621614"/>
    <w:rsid w:val="00621C8A"/>
    <w:rsid w:val="0062325A"/>
    <w:rsid w:val="00623497"/>
    <w:rsid w:val="00623E50"/>
    <w:rsid w:val="00625260"/>
    <w:rsid w:val="006252DA"/>
    <w:rsid w:val="006265C2"/>
    <w:rsid w:val="00627EBB"/>
    <w:rsid w:val="006329ED"/>
    <w:rsid w:val="00633769"/>
    <w:rsid w:val="006365D9"/>
    <w:rsid w:val="00637652"/>
    <w:rsid w:val="0063796D"/>
    <w:rsid w:val="00637BE3"/>
    <w:rsid w:val="0064115C"/>
    <w:rsid w:val="00642268"/>
    <w:rsid w:val="00642D8B"/>
    <w:rsid w:val="006443D3"/>
    <w:rsid w:val="00644640"/>
    <w:rsid w:val="00646457"/>
    <w:rsid w:val="00647671"/>
    <w:rsid w:val="00651165"/>
    <w:rsid w:val="006512F6"/>
    <w:rsid w:val="00651C73"/>
    <w:rsid w:val="00652E6A"/>
    <w:rsid w:val="006541BD"/>
    <w:rsid w:val="006562AC"/>
    <w:rsid w:val="0065749D"/>
    <w:rsid w:val="00663F85"/>
    <w:rsid w:val="0066555F"/>
    <w:rsid w:val="00666CE9"/>
    <w:rsid w:val="00673434"/>
    <w:rsid w:val="0067484B"/>
    <w:rsid w:val="006754BB"/>
    <w:rsid w:val="00675D1F"/>
    <w:rsid w:val="0067668E"/>
    <w:rsid w:val="00677B0F"/>
    <w:rsid w:val="00677B11"/>
    <w:rsid w:val="0068049A"/>
    <w:rsid w:val="006811A6"/>
    <w:rsid w:val="00684EC5"/>
    <w:rsid w:val="0068509A"/>
    <w:rsid w:val="00685A9E"/>
    <w:rsid w:val="006870E6"/>
    <w:rsid w:val="006918A7"/>
    <w:rsid w:val="00691DB6"/>
    <w:rsid w:val="00692060"/>
    <w:rsid w:val="00692DE6"/>
    <w:rsid w:val="006933F3"/>
    <w:rsid w:val="00693487"/>
    <w:rsid w:val="0069457A"/>
    <w:rsid w:val="00694FC9"/>
    <w:rsid w:val="0069665D"/>
    <w:rsid w:val="00696C96"/>
    <w:rsid w:val="006A0F3E"/>
    <w:rsid w:val="006A1776"/>
    <w:rsid w:val="006A46B8"/>
    <w:rsid w:val="006A73F1"/>
    <w:rsid w:val="006B007A"/>
    <w:rsid w:val="006B2E8A"/>
    <w:rsid w:val="006B30D5"/>
    <w:rsid w:val="006B3964"/>
    <w:rsid w:val="006B4375"/>
    <w:rsid w:val="006B4AF5"/>
    <w:rsid w:val="006B4F37"/>
    <w:rsid w:val="006B5B7C"/>
    <w:rsid w:val="006B7674"/>
    <w:rsid w:val="006C0649"/>
    <w:rsid w:val="006C1A76"/>
    <w:rsid w:val="006C1AD5"/>
    <w:rsid w:val="006C21D2"/>
    <w:rsid w:val="006C50A7"/>
    <w:rsid w:val="006C5245"/>
    <w:rsid w:val="006C555A"/>
    <w:rsid w:val="006C7727"/>
    <w:rsid w:val="006C7BD5"/>
    <w:rsid w:val="006C7C5E"/>
    <w:rsid w:val="006C7D74"/>
    <w:rsid w:val="006D0480"/>
    <w:rsid w:val="006D0863"/>
    <w:rsid w:val="006D0D2F"/>
    <w:rsid w:val="006D2471"/>
    <w:rsid w:val="006D744B"/>
    <w:rsid w:val="006E035A"/>
    <w:rsid w:val="006E0458"/>
    <w:rsid w:val="006E1323"/>
    <w:rsid w:val="006F12C1"/>
    <w:rsid w:val="006F3499"/>
    <w:rsid w:val="006F3833"/>
    <w:rsid w:val="006F4AE9"/>
    <w:rsid w:val="006F71E3"/>
    <w:rsid w:val="006F779F"/>
    <w:rsid w:val="0070084D"/>
    <w:rsid w:val="00702D1E"/>
    <w:rsid w:val="00703E02"/>
    <w:rsid w:val="00704064"/>
    <w:rsid w:val="00704CB0"/>
    <w:rsid w:val="007057B4"/>
    <w:rsid w:val="00705BB3"/>
    <w:rsid w:val="00711A42"/>
    <w:rsid w:val="00712275"/>
    <w:rsid w:val="007153A3"/>
    <w:rsid w:val="00716445"/>
    <w:rsid w:val="007166AD"/>
    <w:rsid w:val="0072001B"/>
    <w:rsid w:val="00720D02"/>
    <w:rsid w:val="00723DD2"/>
    <w:rsid w:val="00727E72"/>
    <w:rsid w:val="00731CE3"/>
    <w:rsid w:val="00744426"/>
    <w:rsid w:val="00747747"/>
    <w:rsid w:val="00747760"/>
    <w:rsid w:val="00747C55"/>
    <w:rsid w:val="00750DF2"/>
    <w:rsid w:val="007511EE"/>
    <w:rsid w:val="00752212"/>
    <w:rsid w:val="00752AC1"/>
    <w:rsid w:val="0075477C"/>
    <w:rsid w:val="00757BE3"/>
    <w:rsid w:val="00760CCB"/>
    <w:rsid w:val="00761186"/>
    <w:rsid w:val="00762552"/>
    <w:rsid w:val="00766E2C"/>
    <w:rsid w:val="0076722B"/>
    <w:rsid w:val="0077052D"/>
    <w:rsid w:val="007715BB"/>
    <w:rsid w:val="0077432D"/>
    <w:rsid w:val="00775C96"/>
    <w:rsid w:val="00776408"/>
    <w:rsid w:val="00777950"/>
    <w:rsid w:val="00782CC8"/>
    <w:rsid w:val="00783115"/>
    <w:rsid w:val="007919AB"/>
    <w:rsid w:val="00796538"/>
    <w:rsid w:val="00796D3C"/>
    <w:rsid w:val="007974C4"/>
    <w:rsid w:val="007A1B1E"/>
    <w:rsid w:val="007A217C"/>
    <w:rsid w:val="007A398B"/>
    <w:rsid w:val="007A4413"/>
    <w:rsid w:val="007A5361"/>
    <w:rsid w:val="007A7F7F"/>
    <w:rsid w:val="007A7F90"/>
    <w:rsid w:val="007B199E"/>
    <w:rsid w:val="007B7B7C"/>
    <w:rsid w:val="007C02AD"/>
    <w:rsid w:val="007C06E2"/>
    <w:rsid w:val="007C2BB3"/>
    <w:rsid w:val="007C426E"/>
    <w:rsid w:val="007C7259"/>
    <w:rsid w:val="007D1F5B"/>
    <w:rsid w:val="007D1F95"/>
    <w:rsid w:val="007D2281"/>
    <w:rsid w:val="007D359F"/>
    <w:rsid w:val="007D4064"/>
    <w:rsid w:val="007D5CF4"/>
    <w:rsid w:val="007D5E73"/>
    <w:rsid w:val="007D6D85"/>
    <w:rsid w:val="007E36F5"/>
    <w:rsid w:val="007E4600"/>
    <w:rsid w:val="007E5905"/>
    <w:rsid w:val="007F34C9"/>
    <w:rsid w:val="007F3867"/>
    <w:rsid w:val="007F4DA8"/>
    <w:rsid w:val="007F51DD"/>
    <w:rsid w:val="00800B43"/>
    <w:rsid w:val="00806BD1"/>
    <w:rsid w:val="00811026"/>
    <w:rsid w:val="00811E2C"/>
    <w:rsid w:val="00812275"/>
    <w:rsid w:val="008134A2"/>
    <w:rsid w:val="00816F28"/>
    <w:rsid w:val="0081737C"/>
    <w:rsid w:val="00817D0E"/>
    <w:rsid w:val="00817E3F"/>
    <w:rsid w:val="008200C7"/>
    <w:rsid w:val="00822DDD"/>
    <w:rsid w:val="00822E6E"/>
    <w:rsid w:val="008232E7"/>
    <w:rsid w:val="0082539A"/>
    <w:rsid w:val="008262E1"/>
    <w:rsid w:val="00826DD6"/>
    <w:rsid w:val="0082766D"/>
    <w:rsid w:val="00832A8D"/>
    <w:rsid w:val="0083369D"/>
    <w:rsid w:val="00833C67"/>
    <w:rsid w:val="00833D3A"/>
    <w:rsid w:val="00833F49"/>
    <w:rsid w:val="00835ACE"/>
    <w:rsid w:val="00837D1C"/>
    <w:rsid w:val="008419B4"/>
    <w:rsid w:val="00844C39"/>
    <w:rsid w:val="00845A53"/>
    <w:rsid w:val="00845C00"/>
    <w:rsid w:val="0084649C"/>
    <w:rsid w:val="00847377"/>
    <w:rsid w:val="00850083"/>
    <w:rsid w:val="008507C2"/>
    <w:rsid w:val="00850ECA"/>
    <w:rsid w:val="00851FDF"/>
    <w:rsid w:val="00851FFD"/>
    <w:rsid w:val="008526D7"/>
    <w:rsid w:val="00854BA0"/>
    <w:rsid w:val="0085510E"/>
    <w:rsid w:val="00855D49"/>
    <w:rsid w:val="008571DD"/>
    <w:rsid w:val="00857A6B"/>
    <w:rsid w:val="00864E72"/>
    <w:rsid w:val="00865AC4"/>
    <w:rsid w:val="00866C35"/>
    <w:rsid w:val="00867E8F"/>
    <w:rsid w:val="00870883"/>
    <w:rsid w:val="00871C8E"/>
    <w:rsid w:val="00872C1B"/>
    <w:rsid w:val="008736A9"/>
    <w:rsid w:val="00873D22"/>
    <w:rsid w:val="0087537B"/>
    <w:rsid w:val="008764A1"/>
    <w:rsid w:val="00876DC3"/>
    <w:rsid w:val="008824F1"/>
    <w:rsid w:val="00883A3B"/>
    <w:rsid w:val="008861A9"/>
    <w:rsid w:val="00892108"/>
    <w:rsid w:val="00893663"/>
    <w:rsid w:val="0089464F"/>
    <w:rsid w:val="008954DB"/>
    <w:rsid w:val="00895AF2"/>
    <w:rsid w:val="00896699"/>
    <w:rsid w:val="00896A49"/>
    <w:rsid w:val="008A0CC3"/>
    <w:rsid w:val="008A0E2D"/>
    <w:rsid w:val="008A134B"/>
    <w:rsid w:val="008A1A45"/>
    <w:rsid w:val="008A1DF9"/>
    <w:rsid w:val="008A320C"/>
    <w:rsid w:val="008A5269"/>
    <w:rsid w:val="008A6F78"/>
    <w:rsid w:val="008A7042"/>
    <w:rsid w:val="008A7FBF"/>
    <w:rsid w:val="008B08F2"/>
    <w:rsid w:val="008B2A0A"/>
    <w:rsid w:val="008B418B"/>
    <w:rsid w:val="008B60C0"/>
    <w:rsid w:val="008B676A"/>
    <w:rsid w:val="008B7CDC"/>
    <w:rsid w:val="008C1669"/>
    <w:rsid w:val="008C4A11"/>
    <w:rsid w:val="008C4AF5"/>
    <w:rsid w:val="008C625A"/>
    <w:rsid w:val="008C6F04"/>
    <w:rsid w:val="008D1E2E"/>
    <w:rsid w:val="008D2A2F"/>
    <w:rsid w:val="008D3212"/>
    <w:rsid w:val="008D471C"/>
    <w:rsid w:val="008D4855"/>
    <w:rsid w:val="008D4AC1"/>
    <w:rsid w:val="008E0C10"/>
    <w:rsid w:val="008E4F0E"/>
    <w:rsid w:val="008E5D84"/>
    <w:rsid w:val="008E754D"/>
    <w:rsid w:val="008F1317"/>
    <w:rsid w:val="008F348E"/>
    <w:rsid w:val="008F4A0F"/>
    <w:rsid w:val="008F7757"/>
    <w:rsid w:val="0090305F"/>
    <w:rsid w:val="0090481D"/>
    <w:rsid w:val="00905298"/>
    <w:rsid w:val="00905A90"/>
    <w:rsid w:val="0090690E"/>
    <w:rsid w:val="009102E5"/>
    <w:rsid w:val="009116DC"/>
    <w:rsid w:val="00911EC9"/>
    <w:rsid w:val="0091489B"/>
    <w:rsid w:val="00914A50"/>
    <w:rsid w:val="009165E1"/>
    <w:rsid w:val="00917756"/>
    <w:rsid w:val="0091799F"/>
    <w:rsid w:val="00917E49"/>
    <w:rsid w:val="00917F05"/>
    <w:rsid w:val="00917F79"/>
    <w:rsid w:val="009204A5"/>
    <w:rsid w:val="0092103D"/>
    <w:rsid w:val="00922768"/>
    <w:rsid w:val="00922CD4"/>
    <w:rsid w:val="00925C3A"/>
    <w:rsid w:val="0092662B"/>
    <w:rsid w:val="00927F0E"/>
    <w:rsid w:val="00932963"/>
    <w:rsid w:val="00933399"/>
    <w:rsid w:val="00936968"/>
    <w:rsid w:val="00941C5C"/>
    <w:rsid w:val="00941DCE"/>
    <w:rsid w:val="00943489"/>
    <w:rsid w:val="00945351"/>
    <w:rsid w:val="009463D7"/>
    <w:rsid w:val="00947332"/>
    <w:rsid w:val="009524FC"/>
    <w:rsid w:val="00952D57"/>
    <w:rsid w:val="009551B8"/>
    <w:rsid w:val="00961C4B"/>
    <w:rsid w:val="00962898"/>
    <w:rsid w:val="009671B0"/>
    <w:rsid w:val="00967673"/>
    <w:rsid w:val="009706F6"/>
    <w:rsid w:val="00971857"/>
    <w:rsid w:val="00971AC5"/>
    <w:rsid w:val="009748A4"/>
    <w:rsid w:val="009764DF"/>
    <w:rsid w:val="00976654"/>
    <w:rsid w:val="0098309E"/>
    <w:rsid w:val="00983478"/>
    <w:rsid w:val="009867A9"/>
    <w:rsid w:val="00986D38"/>
    <w:rsid w:val="00991578"/>
    <w:rsid w:val="00991D87"/>
    <w:rsid w:val="009935E0"/>
    <w:rsid w:val="00993FC5"/>
    <w:rsid w:val="0099402D"/>
    <w:rsid w:val="009961E6"/>
    <w:rsid w:val="00996C9C"/>
    <w:rsid w:val="009A3708"/>
    <w:rsid w:val="009A7549"/>
    <w:rsid w:val="009B0155"/>
    <w:rsid w:val="009B2BC6"/>
    <w:rsid w:val="009B2FCB"/>
    <w:rsid w:val="009B373A"/>
    <w:rsid w:val="009B4537"/>
    <w:rsid w:val="009B5802"/>
    <w:rsid w:val="009B64FD"/>
    <w:rsid w:val="009B7AC8"/>
    <w:rsid w:val="009C1399"/>
    <w:rsid w:val="009C1BA3"/>
    <w:rsid w:val="009C3B34"/>
    <w:rsid w:val="009C4FAC"/>
    <w:rsid w:val="009C51C2"/>
    <w:rsid w:val="009C6C9A"/>
    <w:rsid w:val="009C73A1"/>
    <w:rsid w:val="009C74DB"/>
    <w:rsid w:val="009D2CDC"/>
    <w:rsid w:val="009D4B95"/>
    <w:rsid w:val="009D5825"/>
    <w:rsid w:val="009E0890"/>
    <w:rsid w:val="009E249B"/>
    <w:rsid w:val="009E252C"/>
    <w:rsid w:val="009E3C02"/>
    <w:rsid w:val="009E5C78"/>
    <w:rsid w:val="009E621D"/>
    <w:rsid w:val="009E6BF3"/>
    <w:rsid w:val="009F18E5"/>
    <w:rsid w:val="009F3025"/>
    <w:rsid w:val="009F37A9"/>
    <w:rsid w:val="009F41D1"/>
    <w:rsid w:val="009F444F"/>
    <w:rsid w:val="009F47CF"/>
    <w:rsid w:val="009F4F42"/>
    <w:rsid w:val="009F5DA2"/>
    <w:rsid w:val="009F76C8"/>
    <w:rsid w:val="009F7ED5"/>
    <w:rsid w:val="00A00FD2"/>
    <w:rsid w:val="00A015AA"/>
    <w:rsid w:val="00A02C3A"/>
    <w:rsid w:val="00A03F04"/>
    <w:rsid w:val="00A040F7"/>
    <w:rsid w:val="00A04726"/>
    <w:rsid w:val="00A055EF"/>
    <w:rsid w:val="00A0585B"/>
    <w:rsid w:val="00A05867"/>
    <w:rsid w:val="00A07273"/>
    <w:rsid w:val="00A073AA"/>
    <w:rsid w:val="00A10624"/>
    <w:rsid w:val="00A107CF"/>
    <w:rsid w:val="00A11604"/>
    <w:rsid w:val="00A12477"/>
    <w:rsid w:val="00A13FF7"/>
    <w:rsid w:val="00A13FFF"/>
    <w:rsid w:val="00A14CDC"/>
    <w:rsid w:val="00A15A8E"/>
    <w:rsid w:val="00A1687F"/>
    <w:rsid w:val="00A2080C"/>
    <w:rsid w:val="00A20DFD"/>
    <w:rsid w:val="00A21F95"/>
    <w:rsid w:val="00A25A32"/>
    <w:rsid w:val="00A2628D"/>
    <w:rsid w:val="00A300AD"/>
    <w:rsid w:val="00A30E80"/>
    <w:rsid w:val="00A3739B"/>
    <w:rsid w:val="00A37617"/>
    <w:rsid w:val="00A4152E"/>
    <w:rsid w:val="00A43497"/>
    <w:rsid w:val="00A43545"/>
    <w:rsid w:val="00A4565D"/>
    <w:rsid w:val="00A466AC"/>
    <w:rsid w:val="00A477A7"/>
    <w:rsid w:val="00A47C10"/>
    <w:rsid w:val="00A51763"/>
    <w:rsid w:val="00A53ECC"/>
    <w:rsid w:val="00A6177B"/>
    <w:rsid w:val="00A61948"/>
    <w:rsid w:val="00A63F9C"/>
    <w:rsid w:val="00A643A8"/>
    <w:rsid w:val="00A673EB"/>
    <w:rsid w:val="00A67BC5"/>
    <w:rsid w:val="00A67C2C"/>
    <w:rsid w:val="00A7045A"/>
    <w:rsid w:val="00A70F1C"/>
    <w:rsid w:val="00A71108"/>
    <w:rsid w:val="00A7182B"/>
    <w:rsid w:val="00A720CC"/>
    <w:rsid w:val="00A73FD8"/>
    <w:rsid w:val="00A74F48"/>
    <w:rsid w:val="00A75A4E"/>
    <w:rsid w:val="00A77A8F"/>
    <w:rsid w:val="00A801E9"/>
    <w:rsid w:val="00A81C0B"/>
    <w:rsid w:val="00A83501"/>
    <w:rsid w:val="00A91E42"/>
    <w:rsid w:val="00A945B8"/>
    <w:rsid w:val="00A95A3F"/>
    <w:rsid w:val="00A961DD"/>
    <w:rsid w:val="00AA0BFA"/>
    <w:rsid w:val="00AA4003"/>
    <w:rsid w:val="00AA4710"/>
    <w:rsid w:val="00AA551D"/>
    <w:rsid w:val="00AA6110"/>
    <w:rsid w:val="00AA70BA"/>
    <w:rsid w:val="00AA78C4"/>
    <w:rsid w:val="00AB08C0"/>
    <w:rsid w:val="00AB0C3B"/>
    <w:rsid w:val="00AB135A"/>
    <w:rsid w:val="00AB14C3"/>
    <w:rsid w:val="00AB2D5A"/>
    <w:rsid w:val="00AB2EEF"/>
    <w:rsid w:val="00AB7AFD"/>
    <w:rsid w:val="00AC1C57"/>
    <w:rsid w:val="00AC2136"/>
    <w:rsid w:val="00AC2FA1"/>
    <w:rsid w:val="00AC574F"/>
    <w:rsid w:val="00AC5A3C"/>
    <w:rsid w:val="00AC7A96"/>
    <w:rsid w:val="00AD03BF"/>
    <w:rsid w:val="00AD240A"/>
    <w:rsid w:val="00AD29CF"/>
    <w:rsid w:val="00AD2A18"/>
    <w:rsid w:val="00AD48CD"/>
    <w:rsid w:val="00AE3F5F"/>
    <w:rsid w:val="00AE68A9"/>
    <w:rsid w:val="00AF241E"/>
    <w:rsid w:val="00AF41A1"/>
    <w:rsid w:val="00AF7BB6"/>
    <w:rsid w:val="00B01726"/>
    <w:rsid w:val="00B107FA"/>
    <w:rsid w:val="00B11A30"/>
    <w:rsid w:val="00B11F7C"/>
    <w:rsid w:val="00B122F3"/>
    <w:rsid w:val="00B12917"/>
    <w:rsid w:val="00B15527"/>
    <w:rsid w:val="00B1577E"/>
    <w:rsid w:val="00B15D50"/>
    <w:rsid w:val="00B1684B"/>
    <w:rsid w:val="00B205D9"/>
    <w:rsid w:val="00B221DE"/>
    <w:rsid w:val="00B22934"/>
    <w:rsid w:val="00B24E04"/>
    <w:rsid w:val="00B25107"/>
    <w:rsid w:val="00B3089E"/>
    <w:rsid w:val="00B312A3"/>
    <w:rsid w:val="00B327FC"/>
    <w:rsid w:val="00B329C8"/>
    <w:rsid w:val="00B3429E"/>
    <w:rsid w:val="00B4030E"/>
    <w:rsid w:val="00B42DB2"/>
    <w:rsid w:val="00B44389"/>
    <w:rsid w:val="00B5548A"/>
    <w:rsid w:val="00B57DC9"/>
    <w:rsid w:val="00B615C0"/>
    <w:rsid w:val="00B62DE7"/>
    <w:rsid w:val="00B64F6C"/>
    <w:rsid w:val="00B6532F"/>
    <w:rsid w:val="00B67EE1"/>
    <w:rsid w:val="00B70BBF"/>
    <w:rsid w:val="00B71CC8"/>
    <w:rsid w:val="00B72618"/>
    <w:rsid w:val="00B773D1"/>
    <w:rsid w:val="00B803FC"/>
    <w:rsid w:val="00B80E8C"/>
    <w:rsid w:val="00B822A7"/>
    <w:rsid w:val="00B84F60"/>
    <w:rsid w:val="00B874C9"/>
    <w:rsid w:val="00B87F2F"/>
    <w:rsid w:val="00B90579"/>
    <w:rsid w:val="00B90B3D"/>
    <w:rsid w:val="00B91303"/>
    <w:rsid w:val="00B92836"/>
    <w:rsid w:val="00B93869"/>
    <w:rsid w:val="00B96EEA"/>
    <w:rsid w:val="00BA0C89"/>
    <w:rsid w:val="00BA2B77"/>
    <w:rsid w:val="00BA353C"/>
    <w:rsid w:val="00BA4F8B"/>
    <w:rsid w:val="00BA6984"/>
    <w:rsid w:val="00BA6DB9"/>
    <w:rsid w:val="00BA6ED5"/>
    <w:rsid w:val="00BB022D"/>
    <w:rsid w:val="00BB07A1"/>
    <w:rsid w:val="00BB0A72"/>
    <w:rsid w:val="00BB2485"/>
    <w:rsid w:val="00BB2FAC"/>
    <w:rsid w:val="00BB3A60"/>
    <w:rsid w:val="00BB4370"/>
    <w:rsid w:val="00BB44E9"/>
    <w:rsid w:val="00BB71D4"/>
    <w:rsid w:val="00BC1F9D"/>
    <w:rsid w:val="00BC63C9"/>
    <w:rsid w:val="00BD0F4A"/>
    <w:rsid w:val="00BD126C"/>
    <w:rsid w:val="00BD35F6"/>
    <w:rsid w:val="00BD5056"/>
    <w:rsid w:val="00BD5189"/>
    <w:rsid w:val="00BD59E8"/>
    <w:rsid w:val="00BE0397"/>
    <w:rsid w:val="00BE6F6C"/>
    <w:rsid w:val="00BF37C6"/>
    <w:rsid w:val="00C0125D"/>
    <w:rsid w:val="00C02921"/>
    <w:rsid w:val="00C02BD7"/>
    <w:rsid w:val="00C0682D"/>
    <w:rsid w:val="00C11958"/>
    <w:rsid w:val="00C121FD"/>
    <w:rsid w:val="00C12A31"/>
    <w:rsid w:val="00C13C41"/>
    <w:rsid w:val="00C141C2"/>
    <w:rsid w:val="00C154E5"/>
    <w:rsid w:val="00C16A88"/>
    <w:rsid w:val="00C16FEC"/>
    <w:rsid w:val="00C1756C"/>
    <w:rsid w:val="00C21390"/>
    <w:rsid w:val="00C23E14"/>
    <w:rsid w:val="00C24D2F"/>
    <w:rsid w:val="00C265AC"/>
    <w:rsid w:val="00C302FE"/>
    <w:rsid w:val="00C3161B"/>
    <w:rsid w:val="00C31BEF"/>
    <w:rsid w:val="00C32083"/>
    <w:rsid w:val="00C322F8"/>
    <w:rsid w:val="00C33FE8"/>
    <w:rsid w:val="00C340B0"/>
    <w:rsid w:val="00C3501F"/>
    <w:rsid w:val="00C35E55"/>
    <w:rsid w:val="00C37307"/>
    <w:rsid w:val="00C37A11"/>
    <w:rsid w:val="00C37F67"/>
    <w:rsid w:val="00C42847"/>
    <w:rsid w:val="00C445CD"/>
    <w:rsid w:val="00C46A8E"/>
    <w:rsid w:val="00C50060"/>
    <w:rsid w:val="00C50FA6"/>
    <w:rsid w:val="00C51ED3"/>
    <w:rsid w:val="00C535E5"/>
    <w:rsid w:val="00C53D5B"/>
    <w:rsid w:val="00C53EDB"/>
    <w:rsid w:val="00C55261"/>
    <w:rsid w:val="00C55F78"/>
    <w:rsid w:val="00C56DAC"/>
    <w:rsid w:val="00C57C9B"/>
    <w:rsid w:val="00C60686"/>
    <w:rsid w:val="00C61DC5"/>
    <w:rsid w:val="00C664AC"/>
    <w:rsid w:val="00C744F6"/>
    <w:rsid w:val="00C758D3"/>
    <w:rsid w:val="00C759C6"/>
    <w:rsid w:val="00C82185"/>
    <w:rsid w:val="00C82404"/>
    <w:rsid w:val="00C82D1B"/>
    <w:rsid w:val="00C83A1A"/>
    <w:rsid w:val="00C869B4"/>
    <w:rsid w:val="00C8789F"/>
    <w:rsid w:val="00C9449C"/>
    <w:rsid w:val="00C94CCA"/>
    <w:rsid w:val="00C952A4"/>
    <w:rsid w:val="00C96A3D"/>
    <w:rsid w:val="00C97760"/>
    <w:rsid w:val="00C97B3F"/>
    <w:rsid w:val="00CA1EE2"/>
    <w:rsid w:val="00CA229F"/>
    <w:rsid w:val="00CA50B3"/>
    <w:rsid w:val="00CA56A9"/>
    <w:rsid w:val="00CA6CC1"/>
    <w:rsid w:val="00CA736B"/>
    <w:rsid w:val="00CA7C37"/>
    <w:rsid w:val="00CB1C25"/>
    <w:rsid w:val="00CB292B"/>
    <w:rsid w:val="00CB327F"/>
    <w:rsid w:val="00CB4DF2"/>
    <w:rsid w:val="00CB6399"/>
    <w:rsid w:val="00CB64CC"/>
    <w:rsid w:val="00CB73C0"/>
    <w:rsid w:val="00CC1138"/>
    <w:rsid w:val="00CC1618"/>
    <w:rsid w:val="00CC185F"/>
    <w:rsid w:val="00CC2493"/>
    <w:rsid w:val="00CC53F3"/>
    <w:rsid w:val="00CC625C"/>
    <w:rsid w:val="00CC6671"/>
    <w:rsid w:val="00CD0358"/>
    <w:rsid w:val="00CD049B"/>
    <w:rsid w:val="00CD089E"/>
    <w:rsid w:val="00CD1486"/>
    <w:rsid w:val="00CD1CA3"/>
    <w:rsid w:val="00CD2417"/>
    <w:rsid w:val="00CD44BD"/>
    <w:rsid w:val="00CD638F"/>
    <w:rsid w:val="00CD772A"/>
    <w:rsid w:val="00CE3AF2"/>
    <w:rsid w:val="00CE6111"/>
    <w:rsid w:val="00CE6666"/>
    <w:rsid w:val="00CF245C"/>
    <w:rsid w:val="00CF2B87"/>
    <w:rsid w:val="00CF31E1"/>
    <w:rsid w:val="00CF466E"/>
    <w:rsid w:val="00CF6BA3"/>
    <w:rsid w:val="00D02A5A"/>
    <w:rsid w:val="00D03510"/>
    <w:rsid w:val="00D036C0"/>
    <w:rsid w:val="00D0462B"/>
    <w:rsid w:val="00D052C8"/>
    <w:rsid w:val="00D05C57"/>
    <w:rsid w:val="00D05E2C"/>
    <w:rsid w:val="00D121EE"/>
    <w:rsid w:val="00D15047"/>
    <w:rsid w:val="00D1728F"/>
    <w:rsid w:val="00D20FF2"/>
    <w:rsid w:val="00D21845"/>
    <w:rsid w:val="00D229B6"/>
    <w:rsid w:val="00D25A3C"/>
    <w:rsid w:val="00D26CE7"/>
    <w:rsid w:val="00D306E6"/>
    <w:rsid w:val="00D319DA"/>
    <w:rsid w:val="00D31EDF"/>
    <w:rsid w:val="00D321F5"/>
    <w:rsid w:val="00D36382"/>
    <w:rsid w:val="00D4107E"/>
    <w:rsid w:val="00D45660"/>
    <w:rsid w:val="00D45952"/>
    <w:rsid w:val="00D4641A"/>
    <w:rsid w:val="00D46620"/>
    <w:rsid w:val="00D466B9"/>
    <w:rsid w:val="00D477E6"/>
    <w:rsid w:val="00D50637"/>
    <w:rsid w:val="00D5092E"/>
    <w:rsid w:val="00D51CDD"/>
    <w:rsid w:val="00D5288A"/>
    <w:rsid w:val="00D53A4C"/>
    <w:rsid w:val="00D5716B"/>
    <w:rsid w:val="00D6090B"/>
    <w:rsid w:val="00D61C67"/>
    <w:rsid w:val="00D61EA9"/>
    <w:rsid w:val="00D63567"/>
    <w:rsid w:val="00D64992"/>
    <w:rsid w:val="00D7092A"/>
    <w:rsid w:val="00D72AEA"/>
    <w:rsid w:val="00D752D5"/>
    <w:rsid w:val="00D7551E"/>
    <w:rsid w:val="00D7608B"/>
    <w:rsid w:val="00D764E7"/>
    <w:rsid w:val="00D77B06"/>
    <w:rsid w:val="00D77C1A"/>
    <w:rsid w:val="00D805CA"/>
    <w:rsid w:val="00D83837"/>
    <w:rsid w:val="00D915F8"/>
    <w:rsid w:val="00D924D3"/>
    <w:rsid w:val="00D93172"/>
    <w:rsid w:val="00D9598F"/>
    <w:rsid w:val="00D96F2A"/>
    <w:rsid w:val="00D9733E"/>
    <w:rsid w:val="00DA0307"/>
    <w:rsid w:val="00DA0581"/>
    <w:rsid w:val="00DA076E"/>
    <w:rsid w:val="00DA1109"/>
    <w:rsid w:val="00DA4BE0"/>
    <w:rsid w:val="00DA53AC"/>
    <w:rsid w:val="00DA61C4"/>
    <w:rsid w:val="00DA72B7"/>
    <w:rsid w:val="00DB1A62"/>
    <w:rsid w:val="00DB34B1"/>
    <w:rsid w:val="00DB371D"/>
    <w:rsid w:val="00DB4860"/>
    <w:rsid w:val="00DB5AC5"/>
    <w:rsid w:val="00DB6EAF"/>
    <w:rsid w:val="00DC08D5"/>
    <w:rsid w:val="00DC186F"/>
    <w:rsid w:val="00DC61B0"/>
    <w:rsid w:val="00DC79E9"/>
    <w:rsid w:val="00DD23EC"/>
    <w:rsid w:val="00DD38A7"/>
    <w:rsid w:val="00DD4900"/>
    <w:rsid w:val="00DD5BFB"/>
    <w:rsid w:val="00DD5FF2"/>
    <w:rsid w:val="00DE2D79"/>
    <w:rsid w:val="00DE5DBD"/>
    <w:rsid w:val="00DF0025"/>
    <w:rsid w:val="00DF172E"/>
    <w:rsid w:val="00DF59D9"/>
    <w:rsid w:val="00DF769E"/>
    <w:rsid w:val="00E003A1"/>
    <w:rsid w:val="00E03CB3"/>
    <w:rsid w:val="00E045E2"/>
    <w:rsid w:val="00E0572C"/>
    <w:rsid w:val="00E063D9"/>
    <w:rsid w:val="00E100E1"/>
    <w:rsid w:val="00E10B44"/>
    <w:rsid w:val="00E10FC9"/>
    <w:rsid w:val="00E116E8"/>
    <w:rsid w:val="00E11FDD"/>
    <w:rsid w:val="00E12079"/>
    <w:rsid w:val="00E143D7"/>
    <w:rsid w:val="00E16A3D"/>
    <w:rsid w:val="00E16E88"/>
    <w:rsid w:val="00E20EC6"/>
    <w:rsid w:val="00E212DB"/>
    <w:rsid w:val="00E2305C"/>
    <w:rsid w:val="00E23858"/>
    <w:rsid w:val="00E2535D"/>
    <w:rsid w:val="00E25E18"/>
    <w:rsid w:val="00E3217A"/>
    <w:rsid w:val="00E324AD"/>
    <w:rsid w:val="00E33B1B"/>
    <w:rsid w:val="00E36356"/>
    <w:rsid w:val="00E43F2D"/>
    <w:rsid w:val="00E45E72"/>
    <w:rsid w:val="00E468D7"/>
    <w:rsid w:val="00E504ED"/>
    <w:rsid w:val="00E51B55"/>
    <w:rsid w:val="00E52C68"/>
    <w:rsid w:val="00E5301A"/>
    <w:rsid w:val="00E53120"/>
    <w:rsid w:val="00E55CC5"/>
    <w:rsid w:val="00E61DDE"/>
    <w:rsid w:val="00E63508"/>
    <w:rsid w:val="00E67FCA"/>
    <w:rsid w:val="00E709D5"/>
    <w:rsid w:val="00E71885"/>
    <w:rsid w:val="00E71BE6"/>
    <w:rsid w:val="00E773E3"/>
    <w:rsid w:val="00E82C30"/>
    <w:rsid w:val="00E85504"/>
    <w:rsid w:val="00E86075"/>
    <w:rsid w:val="00E86D0C"/>
    <w:rsid w:val="00E93D47"/>
    <w:rsid w:val="00E9583C"/>
    <w:rsid w:val="00EA1308"/>
    <w:rsid w:val="00EA4F96"/>
    <w:rsid w:val="00EA6DBE"/>
    <w:rsid w:val="00EA76E0"/>
    <w:rsid w:val="00EB1257"/>
    <w:rsid w:val="00EB1EBE"/>
    <w:rsid w:val="00EB556B"/>
    <w:rsid w:val="00EB7063"/>
    <w:rsid w:val="00EC3609"/>
    <w:rsid w:val="00EC3CCF"/>
    <w:rsid w:val="00EC4132"/>
    <w:rsid w:val="00EC5B8B"/>
    <w:rsid w:val="00ED003C"/>
    <w:rsid w:val="00ED06E2"/>
    <w:rsid w:val="00ED283B"/>
    <w:rsid w:val="00ED30C6"/>
    <w:rsid w:val="00ED5AF9"/>
    <w:rsid w:val="00ED7B22"/>
    <w:rsid w:val="00EE1625"/>
    <w:rsid w:val="00EE1BF9"/>
    <w:rsid w:val="00EE7DD1"/>
    <w:rsid w:val="00EF0B9E"/>
    <w:rsid w:val="00EF3FE3"/>
    <w:rsid w:val="00EF451F"/>
    <w:rsid w:val="00EF46C9"/>
    <w:rsid w:val="00EF68A4"/>
    <w:rsid w:val="00F02A9D"/>
    <w:rsid w:val="00F035E1"/>
    <w:rsid w:val="00F06CA5"/>
    <w:rsid w:val="00F12E2E"/>
    <w:rsid w:val="00F15CB3"/>
    <w:rsid w:val="00F169DC"/>
    <w:rsid w:val="00F176DF"/>
    <w:rsid w:val="00F23D31"/>
    <w:rsid w:val="00F25289"/>
    <w:rsid w:val="00F25D6C"/>
    <w:rsid w:val="00F268ED"/>
    <w:rsid w:val="00F27FAA"/>
    <w:rsid w:val="00F3066C"/>
    <w:rsid w:val="00F3205E"/>
    <w:rsid w:val="00F322EE"/>
    <w:rsid w:val="00F32B51"/>
    <w:rsid w:val="00F34A26"/>
    <w:rsid w:val="00F35D6D"/>
    <w:rsid w:val="00F3646D"/>
    <w:rsid w:val="00F3654E"/>
    <w:rsid w:val="00F366F6"/>
    <w:rsid w:val="00F36A63"/>
    <w:rsid w:val="00F36D5B"/>
    <w:rsid w:val="00F36F28"/>
    <w:rsid w:val="00F40461"/>
    <w:rsid w:val="00F40ABC"/>
    <w:rsid w:val="00F43ECD"/>
    <w:rsid w:val="00F46F18"/>
    <w:rsid w:val="00F47F3C"/>
    <w:rsid w:val="00F52017"/>
    <w:rsid w:val="00F5749D"/>
    <w:rsid w:val="00F5768A"/>
    <w:rsid w:val="00F60219"/>
    <w:rsid w:val="00F61EF1"/>
    <w:rsid w:val="00F62848"/>
    <w:rsid w:val="00F63BB1"/>
    <w:rsid w:val="00F66920"/>
    <w:rsid w:val="00F726EA"/>
    <w:rsid w:val="00F731D9"/>
    <w:rsid w:val="00F74803"/>
    <w:rsid w:val="00F77191"/>
    <w:rsid w:val="00F80406"/>
    <w:rsid w:val="00F808D1"/>
    <w:rsid w:val="00F80D23"/>
    <w:rsid w:val="00F814A0"/>
    <w:rsid w:val="00F840BE"/>
    <w:rsid w:val="00F8512B"/>
    <w:rsid w:val="00F870F0"/>
    <w:rsid w:val="00F91D98"/>
    <w:rsid w:val="00F92E9B"/>
    <w:rsid w:val="00F93A52"/>
    <w:rsid w:val="00F95A95"/>
    <w:rsid w:val="00F96EA1"/>
    <w:rsid w:val="00F9707A"/>
    <w:rsid w:val="00FA22EB"/>
    <w:rsid w:val="00FA34B9"/>
    <w:rsid w:val="00FA6F9E"/>
    <w:rsid w:val="00FA7337"/>
    <w:rsid w:val="00FB0038"/>
    <w:rsid w:val="00FB07B8"/>
    <w:rsid w:val="00FB173C"/>
    <w:rsid w:val="00FC3E9C"/>
    <w:rsid w:val="00FC663C"/>
    <w:rsid w:val="00FC66D6"/>
    <w:rsid w:val="00FC67CF"/>
    <w:rsid w:val="00FD06E3"/>
    <w:rsid w:val="00FD32C2"/>
    <w:rsid w:val="00FD3AA2"/>
    <w:rsid w:val="00FD5689"/>
    <w:rsid w:val="00FD6F75"/>
    <w:rsid w:val="00FE1861"/>
    <w:rsid w:val="00FE1C70"/>
    <w:rsid w:val="00FE2582"/>
    <w:rsid w:val="00FE3191"/>
    <w:rsid w:val="00FE3CA3"/>
    <w:rsid w:val="00FE4B3B"/>
    <w:rsid w:val="00FE4D32"/>
    <w:rsid w:val="00FE4FB4"/>
    <w:rsid w:val="00FF0D34"/>
    <w:rsid w:val="00FF2A04"/>
    <w:rsid w:val="00FF39AD"/>
    <w:rsid w:val="00FF3E01"/>
    <w:rsid w:val="00FF3E08"/>
    <w:rsid w:val="00FF40E8"/>
    <w:rsid w:val="00FF6213"/>
    <w:rsid w:val="00FF68CD"/>
    <w:rsid w:val="00FF701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3ACDA057-E564-6346-AD55-5434E665E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2D5"/>
    <w:pPr>
      <w:spacing w:after="200" w:line="276" w:lineRule="auto"/>
    </w:pPr>
    <w:rPr>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FA6F9E"/>
    <w:pPr>
      <w:spacing w:after="0"/>
      <w:jc w:val="center"/>
    </w:pPr>
    <w:rPr>
      <w:rFonts w:ascii="Calibri" w:hAnsi="Calibri" w:cs="Calibri"/>
      <w:lang w:val="en-US"/>
    </w:rPr>
  </w:style>
  <w:style w:type="character" w:customStyle="1" w:styleId="EndNoteBibliographyTitleCar">
    <w:name w:val="EndNote Bibliography Title Car"/>
    <w:basedOn w:val="Policepardfaut"/>
    <w:link w:val="EndNoteBibliographyTitle"/>
    <w:rsid w:val="00FA6F9E"/>
    <w:rPr>
      <w:rFonts w:ascii="Calibri" w:hAnsi="Calibri" w:cs="Calibri"/>
      <w:sz w:val="22"/>
      <w:szCs w:val="22"/>
      <w:lang w:val="en-US"/>
    </w:rPr>
  </w:style>
  <w:style w:type="paragraph" w:customStyle="1" w:styleId="EndNoteBibliography">
    <w:name w:val="EndNote Bibliography"/>
    <w:basedOn w:val="Normal"/>
    <w:link w:val="EndNoteBibliographyCar"/>
    <w:rsid w:val="00FA6F9E"/>
    <w:pPr>
      <w:spacing w:line="240" w:lineRule="auto"/>
    </w:pPr>
    <w:rPr>
      <w:rFonts w:ascii="Calibri" w:hAnsi="Calibri" w:cs="Calibri"/>
      <w:lang w:val="en-US"/>
    </w:rPr>
  </w:style>
  <w:style w:type="character" w:customStyle="1" w:styleId="EndNoteBibliographyCar">
    <w:name w:val="EndNote Bibliography Car"/>
    <w:basedOn w:val="Policepardfaut"/>
    <w:link w:val="EndNoteBibliography"/>
    <w:rsid w:val="00FA6F9E"/>
    <w:rPr>
      <w:rFonts w:ascii="Calibri" w:hAnsi="Calibri" w:cs="Calibr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51</Words>
  <Characters>2486</Characters>
  <Application>Microsoft Office Word</Application>
  <DocSecurity>0</DocSecurity>
  <Lines>20</Lines>
  <Paragraphs>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Microsoft Office</dc:creator>
  <cp:keywords/>
  <dc:description/>
  <cp:lastModifiedBy>BOZEC Erwan</cp:lastModifiedBy>
  <cp:revision>2</cp:revision>
  <dcterms:created xsi:type="dcterms:W3CDTF">2021-03-10T15:38:00Z</dcterms:created>
  <dcterms:modified xsi:type="dcterms:W3CDTF">2021-03-10T15:38:00Z</dcterms:modified>
</cp:coreProperties>
</file>